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01668517"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0"/>
      <w:r>
        <w:t>training</w:t>
      </w:r>
      <w:commentRangeEnd w:id="0"/>
      <w:r w:rsidR="00124642">
        <w:rPr>
          <w:rStyle w:val="CommentReference"/>
        </w:rPr>
        <w:commentReference w:id="0"/>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47C0AE9" w:rsidR="0098037D" w:rsidRDefault="007F65AA" w:rsidP="00124642">
      <w:pPr>
        <w:spacing w:line="480" w:lineRule="auto"/>
        <w:ind w:firstLine="284"/>
        <w:jc w:val="both"/>
      </w:pPr>
      <w:r>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b/>
        </w:rPr>
      </w:pPr>
      <w:r>
        <w:rPr>
          <w:b/>
        </w:rPr>
        <w:br w:type="page"/>
      </w:r>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1"/>
      <w:r w:rsidR="00C14105">
        <w:rPr>
          <w:szCs w:val="24"/>
        </w:rPr>
        <w:t xml:space="preserve">online band-pass filtered at 0.016 </w:t>
      </w:r>
      <w:r w:rsidR="000B39A4">
        <w:rPr>
          <w:szCs w:val="24"/>
        </w:rPr>
        <w:t>–</w:t>
      </w:r>
      <w:r w:rsidR="00C14105">
        <w:rPr>
          <w:szCs w:val="24"/>
        </w:rPr>
        <w:t xml:space="preserve"> 100 Hz</w:t>
      </w:r>
      <w:commentRangeEnd w:id="1"/>
      <w:r w:rsidR="000B39A4">
        <w:rPr>
          <w:rStyle w:val="CommentReference"/>
        </w:rPr>
        <w:commentReference w:id="1"/>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2"/>
      <w:r w:rsidR="00CB7AAA">
        <w:rPr>
          <w:szCs w:val="24"/>
        </w:rPr>
        <w:t>international 10/</w:t>
      </w:r>
      <w:r w:rsidR="007B1A65">
        <w:rPr>
          <w:szCs w:val="24"/>
        </w:rPr>
        <w:t>1</w:t>
      </w:r>
      <w:r w:rsidRPr="002006AF">
        <w:rPr>
          <w:szCs w:val="24"/>
        </w:rPr>
        <w:t>0 system</w:t>
      </w:r>
      <w:commentRangeEnd w:id="2"/>
      <w:r w:rsidR="007B1A65">
        <w:rPr>
          <w:rStyle w:val="CommentReference"/>
        </w:rPr>
        <w:commentReference w:id="2"/>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3"/>
      <w:r w:rsidR="00CB7AAA">
        <w:rPr>
          <w:szCs w:val="24"/>
        </w:rPr>
        <w:t>EEGLAB v14.</w:t>
      </w:r>
      <w:r w:rsidR="000575D7">
        <w:rPr>
          <w:szCs w:val="24"/>
        </w:rPr>
        <w:t>1</w:t>
      </w:r>
      <w:r w:rsidR="00CB7AAA">
        <w:rPr>
          <w:szCs w:val="24"/>
        </w:rPr>
        <w:t>.</w:t>
      </w:r>
      <w:r w:rsidR="000575D7">
        <w:rPr>
          <w:szCs w:val="24"/>
        </w:rPr>
        <w:t>1b</w:t>
      </w:r>
      <w:commentRangeEnd w:id="3"/>
      <w:r w:rsidR="000575D7">
        <w:rPr>
          <w:rStyle w:val="CommentReference"/>
        </w:rPr>
        <w:commentReference w:id="3"/>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4"/>
      <w:r w:rsidR="00D8304B" w:rsidRPr="002006AF">
        <w:rPr>
          <w:szCs w:val="24"/>
        </w:rPr>
        <w:t>FASTER v1.2.3b</w:t>
      </w:r>
      <w:commentRangeEnd w:id="4"/>
      <w:r w:rsidR="00D8304B">
        <w:rPr>
          <w:rStyle w:val="CommentReference"/>
        </w:rPr>
        <w:commentReference w:id="4"/>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5"/>
      <w:r w:rsidR="001140A2" w:rsidRPr="002006AF">
        <w:rPr>
          <w:szCs w:val="24"/>
        </w:rPr>
        <w:t>spherical spline procedure</w:t>
      </w:r>
      <w:commentRangeEnd w:id="5"/>
      <w:r w:rsidR="001140A2">
        <w:rPr>
          <w:rStyle w:val="CommentReference"/>
        </w:rPr>
        <w:commentReference w:id="5"/>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6"/>
      <w:r w:rsidR="00D8304B">
        <w:rPr>
          <w:szCs w:val="24"/>
        </w:rPr>
        <w:t>SCADS</w:t>
      </w:r>
      <w:commentRangeEnd w:id="6"/>
      <w:r w:rsidR="00D8304B">
        <w:rPr>
          <w:rStyle w:val="CommentReference"/>
        </w:rPr>
        <w:commentReference w:id="6"/>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7"/>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7"/>
      <w:r w:rsidR="00054E36">
        <w:rPr>
          <w:rStyle w:val="CommentReference"/>
        </w:rPr>
        <w:commentReference w:id="7"/>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8"/>
      <w:r w:rsidR="0017433F">
        <w:rPr>
          <w:szCs w:val="24"/>
        </w:rPr>
        <w:t>grand-averages</w:t>
      </w:r>
      <w:commentRangeEnd w:id="8"/>
      <w:r w:rsidR="0017433F">
        <w:rPr>
          <w:rStyle w:val="CommentReference"/>
        </w:rPr>
        <w:commentReference w:id="8"/>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w:t>
      </w:r>
      <w:commentRangeStart w:id="9"/>
      <w:r w:rsidR="002006AF" w:rsidRPr="00D92BFE">
        <w:rPr>
          <w:rFonts w:eastAsia="Times New Roman"/>
          <w:szCs w:val="24"/>
        </w:rPr>
        <w:t>coefficients</w:t>
      </w:r>
      <w:commentRangeEnd w:id="9"/>
      <w:r w:rsidR="00EC3BFD">
        <w:rPr>
          <w:rStyle w:val="CommentReference"/>
        </w:rPr>
        <w:commentReference w:id="9"/>
      </w:r>
      <w:r w:rsidR="002006AF" w:rsidRPr="00D92BFE">
        <w:rPr>
          <w:rFonts w:eastAsia="Times New Roman"/>
          <w:szCs w:val="24"/>
        </w:rPr>
        <w:t>.</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31C5365B" w:rsidR="00691FE2" w:rsidRPr="00F36223" w:rsidRDefault="0004428E" w:rsidP="004269CE">
      <w:pPr>
        <w:jc w:val="both"/>
        <w:rPr>
          <w:sz w:val="20"/>
          <w:szCs w:val="20"/>
        </w:rPr>
      </w:pPr>
      <w:commentRangeStart w:id="10"/>
      <w:r w:rsidRPr="00F36223">
        <w:rPr>
          <w:b/>
          <w:sz w:val="20"/>
          <w:szCs w:val="20"/>
        </w:rPr>
        <w:t>Figure</w:t>
      </w:r>
      <w:r w:rsidR="00894633">
        <w:rPr>
          <w:b/>
          <w:sz w:val="20"/>
          <w:szCs w:val="20"/>
        </w:rPr>
        <w:t xml:space="preserve"> 2</w:t>
      </w:r>
      <w:commentRangeEnd w:id="10"/>
      <w:r w:rsidR="004E327F">
        <w:rPr>
          <w:rStyle w:val="CommentReference"/>
        </w:rPr>
        <w:commentReference w:id="10"/>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1"/>
      <w:r w:rsidR="004E327F">
        <w:rPr>
          <w:sz w:val="20"/>
          <w:szCs w:val="20"/>
        </w:rPr>
        <w:t>10 and 1</w:t>
      </w:r>
      <w:r w:rsidRPr="00F36223">
        <w:rPr>
          <w:sz w:val="20"/>
          <w:szCs w:val="20"/>
        </w:rPr>
        <w:t>2 Hz signal</w:t>
      </w:r>
      <w:commentRangeEnd w:id="11"/>
      <w:r w:rsidR="004E327F">
        <w:rPr>
          <w:rStyle w:val="CommentReference"/>
        </w:rPr>
        <w:commentReference w:id="11"/>
      </w:r>
      <w:r w:rsidR="004E327F">
        <w:rPr>
          <w:sz w:val="20"/>
          <w:szCs w:val="20"/>
        </w:rPr>
        <w:t>.</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6AC9981A" w:rsidR="00F35FBF" w:rsidRDefault="001512DB" w:rsidP="00F35FBF">
      <w:pPr>
        <w:spacing w:line="480" w:lineRule="auto"/>
        <w:ind w:firstLine="284"/>
        <w:jc w:val="both"/>
      </w:pPr>
      <w:r>
        <w:t xml:space="preserve">Behavioral and EEG data were analyzed using </w:t>
      </w:r>
      <w:r w:rsidR="00A55975">
        <w:t>b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720800">
        <w:rPr>
          <w:highlight w:val="yellow"/>
        </w:rPr>
        <w:t xml:space="preserve">Both EEG signal and behavioral performance are known to be dependent upon participant-specific characteristic (e.g., skull thinness, skin conductance, and hair; speed of </w:t>
      </w:r>
      <w:r w:rsidR="00720800" w:rsidRPr="00720800">
        <w:rPr>
          <w:highlight w:val="yellow"/>
        </w:rPr>
        <w:lastRenderedPageBreak/>
        <w:t>responding etc.) therefore we decided to model this variability by adding varying intercepts in our models.  Additionally, the studied effects</w:t>
      </w:r>
      <w:r w:rsidR="00F852CE">
        <w:rPr>
          <w:highlight w:val="yellow"/>
        </w:rPr>
        <w:t xml:space="preserve"> </w:t>
      </w:r>
      <w:r w:rsidR="00F852CE" w:rsidRPr="00720800">
        <w:rPr>
          <w:highlight w:val="yellow"/>
        </w:rPr>
        <w:t xml:space="preserve">(e.g., reward sensitivity and selective attention) </w:t>
      </w:r>
      <w:r w:rsidR="00720800" w:rsidRPr="00720800">
        <w:rPr>
          <w:highlight w:val="yellow"/>
        </w:rPr>
        <w:t xml:space="preserve">are known to vary in magnitude over participants </w:t>
      </w:r>
      <w:r w:rsidR="00F852CE">
        <w:rPr>
          <w:highlight w:val="yellow"/>
        </w:rPr>
        <w:t>so</w:t>
      </w:r>
      <w:r w:rsidR="00720800" w:rsidRPr="00720800">
        <w:rPr>
          <w:highlight w:val="yellow"/>
        </w:rPr>
        <w:t xml:space="preserve"> we opted for including varying slopes in our models.</w:t>
      </w:r>
      <w:r w:rsidR="00720800">
        <w:t xml:space="preserve"> </w:t>
      </w:r>
      <w:r w:rsidR="00F852CE">
        <w:t>M</w:t>
      </w:r>
      <w:r w:rsidR="00A55975">
        <w:t xml:space="preserve">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A74EFB">
        <w:t xml:space="preserve"> (</w:t>
      </w:r>
      <w:r w:rsidR="00A74EFB" w:rsidRPr="00A74EFB">
        <w:rPr>
          <w:highlight w:val="yellow"/>
        </w:rPr>
        <w:t>which can be found at: XXX</w:t>
      </w:r>
      <w:r w:rsidR="00A74EFB">
        <w:t>)</w:t>
      </w:r>
      <w:r w:rsidR="003D5C58">
        <w:t>,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A74EFB">
        <w:t xml:space="preserve">Differences between conditions of interest were assessed by computing the mean and the 95% highest density interval (HDI) of the difference distribution between posterior distributions of the respective conditions </w:t>
      </w:r>
      <w:r w:rsidR="00A74EFB">
        <w:fldChar w:fldCharType="begin" w:fldLock="1"/>
      </w:r>
      <w:r w:rsidR="00FE517E">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Kruschke, 2014)","manualFormatting":"(Kruschke, 2014)","plainTextFormattedCitation":"(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 for</w:t>
      </w:r>
      <w:r w:rsidR="00F219CA">
        <w:t xml:space="preserve"> </w:t>
      </w:r>
      <w:r w:rsidR="00771373">
        <w:t>our hypothese</w:t>
      </w:r>
      <w:r w:rsidR="00F219CA">
        <w:t xml:space="preserve">s as a ratio between the percentage of posterior samples on each side of the zero of a distribution of a difference between two conditions. </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1CA31661" w:rsidR="00FE2900" w:rsidRDefault="00FF793F" w:rsidP="00F35FBF">
      <w:pPr>
        <w:spacing w:line="480" w:lineRule="auto"/>
        <w:ind w:firstLine="284"/>
        <w:jc w:val="both"/>
      </w:pPr>
      <w:r>
        <w:t xml:space="preserve">We fitted </w:t>
      </w:r>
      <w:r w:rsidR="00563137">
        <w:t>three</w:t>
      </w:r>
      <w:r>
        <w:t xml:space="preserve"> models to predict both hit rates and reaction times separately.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magnitud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magnitude overlooks the fact that this effect will necessarily be most pronounced in the acquisition phase, thus interacting with the effect of reward phase. The same logic applies to the model with additive effects of reward phase and magnitude. </w:t>
      </w:r>
    </w:p>
    <w:p w14:paraId="2FD4B258" w14:textId="61D21DD5" w:rsidR="008C4B5F" w:rsidRDefault="008C4B5F" w:rsidP="00BC3FB6">
      <w:pPr>
        <w:pStyle w:val="Heading2"/>
        <w:spacing w:before="0" w:after="240"/>
      </w:pPr>
      <w:r>
        <w:t xml:space="preserve">Hit rates </w:t>
      </w:r>
    </w:p>
    <w:p w14:paraId="1CC65E61" w14:textId="14D73CB1" w:rsidR="006F3879" w:rsidRDefault="007709FE" w:rsidP="007709FE">
      <w:pPr>
        <w:ind w:firstLine="720"/>
      </w:pPr>
      <w:r>
        <w:t>Average hit rates were XXX (Figure 3)</w:t>
      </w:r>
    </w:p>
    <w:p w14:paraId="1CD0F4A3" w14:textId="2075DD86" w:rsidR="00EF140D" w:rsidRDefault="00EF140D" w:rsidP="007709FE">
      <w:pPr>
        <w:ind w:firstLine="720"/>
      </w:pPr>
      <w:r>
        <w:rPr>
          <w:rStyle w:val="CommentReference"/>
        </w:rPr>
        <w:commentReference w:id="12"/>
      </w:r>
    </w:p>
    <w:p w14:paraId="4F081E40" w14:textId="0BA478AA" w:rsidR="00EF140D" w:rsidRDefault="00EF140D" w:rsidP="007709FE">
      <w:pPr>
        <w:ind w:firstLine="720"/>
      </w:pPr>
    </w:p>
    <w:p w14:paraId="71258051" w14:textId="6C318A35" w:rsidR="00EF140D" w:rsidRDefault="00EF140D" w:rsidP="007709FE">
      <w:pPr>
        <w:ind w:firstLine="720"/>
      </w:pPr>
    </w:p>
    <w:p w14:paraId="05FC8DCC" w14:textId="4F3BAF25" w:rsidR="00EF140D" w:rsidRDefault="00EF140D" w:rsidP="007709FE">
      <w:pPr>
        <w:ind w:firstLine="720"/>
      </w:pPr>
    </w:p>
    <w:p w14:paraId="6334094A" w14:textId="094E6DDC" w:rsidR="00EF140D" w:rsidRDefault="00EF140D" w:rsidP="007709FE">
      <w:pPr>
        <w:ind w:firstLine="720"/>
      </w:pPr>
    </w:p>
    <w:p w14:paraId="0C857D15" w14:textId="2707E952" w:rsidR="00EF140D" w:rsidRDefault="00EF140D" w:rsidP="007709FE">
      <w:pPr>
        <w:ind w:firstLine="720"/>
      </w:pPr>
    </w:p>
    <w:p w14:paraId="55EE1D9B" w14:textId="3FBAFC70" w:rsidR="00FF793F" w:rsidRDefault="004269CE" w:rsidP="006F3879">
      <w:commentRangeStart w:id="12"/>
      <w:r w:rsidRPr="00EF140D">
        <w:rPr>
          <w:noProof/>
        </w:rPr>
        <w:lastRenderedPageBreak/>
        <mc:AlternateContent>
          <mc:Choice Requires="wpg">
            <w:drawing>
              <wp:anchor distT="0" distB="0" distL="114300" distR="114300" simplePos="0" relativeHeight="251658240" behindDoc="0" locked="0" layoutInCell="1" allowOverlap="1" wp14:anchorId="265F442E" wp14:editId="78A042F4">
                <wp:simplePos x="0" y="0"/>
                <wp:positionH relativeFrom="column">
                  <wp:posOffset>-184978</wp:posOffset>
                </wp:positionH>
                <wp:positionV relativeFrom="paragraph">
                  <wp:posOffset>385307</wp:posOffset>
                </wp:positionV>
                <wp:extent cx="6356985" cy="2066290"/>
                <wp:effectExtent l="19050" t="19050" r="24765" b="10160"/>
                <wp:wrapSquare wrapText="bothSides"/>
                <wp:docPr id="1" name="Group 5"/>
                <wp:cNvGraphicFramePr/>
                <a:graphic xmlns:a="http://schemas.openxmlformats.org/drawingml/2006/main">
                  <a:graphicData uri="http://schemas.microsoft.com/office/word/2010/wordprocessingGroup">
                    <wpg:wgp>
                      <wpg:cNvGrpSpPr/>
                      <wpg:grpSpPr>
                        <a:xfrm>
                          <a:off x="0" y="0"/>
                          <a:ext cx="6356985" cy="2066290"/>
                          <a:chOff x="0" y="0"/>
                          <a:chExt cx="6356985" cy="2066290"/>
                        </a:xfrm>
                      </wpg:grpSpPr>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32604" t="30185" r="24063" b="21296"/>
                          <a:stretch/>
                        </pic:blipFill>
                        <pic:spPr>
                          <a:xfrm>
                            <a:off x="3173730" y="60960"/>
                            <a:ext cx="3183255" cy="2005330"/>
                          </a:xfrm>
                          <a:prstGeom prst="rect">
                            <a:avLst/>
                          </a:prstGeom>
                          <a:ln>
                            <a:solidFill>
                              <a:schemeClr val="bg1"/>
                            </a:solidFill>
                          </a:ln>
                        </pic:spPr>
                      </pic:pic>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34999" t="40370" r="27084" b="17037"/>
                          <a:stretch/>
                        </pic:blipFill>
                        <pic:spPr>
                          <a:xfrm>
                            <a:off x="0" y="0"/>
                            <a:ext cx="3173730" cy="2005330"/>
                          </a:xfrm>
                          <a:prstGeom prst="rect">
                            <a:avLst/>
                          </a:prstGeom>
                          <a:ln>
                            <a:solidFill>
                              <a:schemeClr val="bg1"/>
                            </a:solidFill>
                          </a:ln>
                        </pic:spPr>
                      </pic:pic>
                    </wpg:wgp>
                  </a:graphicData>
                </a:graphic>
              </wp:anchor>
            </w:drawing>
          </mc:Choice>
          <mc:Fallback>
            <w:pict>
              <v:group w14:anchorId="038446C1" id="Group 5" o:spid="_x0000_s1026" style="position:absolute;margin-left:-14.55pt;margin-top:30.35pt;width:500.55pt;height:162.7pt;z-index:251658240" coordsize="63569,20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1737;top:609;width:31832;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" stroked="t" strokecolor="white [3212]">
                  <v:imagedata r:id="rId13" o:title="" croptop="19782f" cropbottom="13957f" cropleft="21367f" cropright="15770f"/>
                </v:shape>
                <v:shape id="Picture 4" o:spid="_x0000_s1028" type="#_x0000_t75" style="position:absolute;width:31737;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" stroked="t" strokecolor="white [3212]">
                  <v:imagedata r:id="rId14" o:title="" croptop="26457f" cropbottom="11165f" cropleft="22937f" cropright="17750f"/>
                </v:shape>
                <w10:wrap type="square"/>
              </v:group>
            </w:pict>
          </mc:Fallback>
        </mc:AlternateContent>
      </w:r>
      <w:commentRangeEnd w:id="12"/>
    </w:p>
    <w:p w14:paraId="56FE5BF1" w14:textId="77777777" w:rsidR="00EF140D" w:rsidRDefault="00EF140D" w:rsidP="008E021D">
      <w:pPr>
        <w:rPr>
          <w:b/>
          <w:sz w:val="20"/>
        </w:rPr>
      </w:pPr>
    </w:p>
    <w:p w14:paraId="6D93541F" w14:textId="7ABBC633" w:rsidR="009F2266" w:rsidRPr="00EF140D" w:rsidRDefault="00FF793F" w:rsidP="004269CE">
      <w:pPr>
        <w:jc w:val="both"/>
        <w:rPr>
          <w:b/>
          <w:sz w:val="20"/>
        </w:rPr>
      </w:pPr>
      <w:r w:rsidRPr="00FF793F">
        <w:rPr>
          <w:b/>
          <w:sz w:val="20"/>
        </w:rPr>
        <w:t xml:space="preserve">Figure 3. </w:t>
      </w:r>
      <w:r w:rsidR="00EF140D">
        <w:rPr>
          <w:sz w:val="20"/>
        </w:rPr>
        <w:t>Distributions, means, and credible intervals of hit rates and reaction times per condition.</w:t>
      </w:r>
    </w:p>
    <w:p w14:paraId="3A333C60" w14:textId="520C8830" w:rsidR="0078557A" w:rsidRDefault="0078557A" w:rsidP="00FD5FE6">
      <w:pPr>
        <w:ind w:firstLine="284"/>
      </w:pPr>
    </w:p>
    <w:p w14:paraId="3C6DA101" w14:textId="490E08A0" w:rsidR="00FF793F" w:rsidRDefault="00FE2900" w:rsidP="00575829">
      <w:pPr>
        <w:spacing w:line="480" w:lineRule="auto"/>
        <w:ind w:firstLine="284"/>
        <w:jc w:val="both"/>
      </w:pPr>
      <w:r>
        <w:t xml:space="preserve">The interaction model best predicted the hit rates </w:t>
      </w:r>
      <w:r w:rsidR="009E0846">
        <w:t xml:space="preserve">(Table 1). </w:t>
      </w:r>
      <w:r w:rsidR="00FF793F">
        <w:t xml:space="preserve">This result </w:t>
      </w:r>
      <w:r w:rsidR="007709FE">
        <w:t xml:space="preserve">points to the importance of the interaction between reward phase and reward magnitude in predicting hit rates. </w:t>
      </w:r>
      <w:r w:rsidR="00B92561">
        <w:t>T</w:t>
      </w:r>
      <w:r w:rsidR="00FD5FE6">
        <w:t>he posterior distribution of the interaction model (Figure 4)</w:t>
      </w:r>
      <w:r w:rsidR="0078557A">
        <w:t xml:space="preserve"> revealed that hit rates improved in the acquisition phase compared to the baseline. This change was </w:t>
      </w:r>
      <w:r>
        <w:t xml:space="preserve">present in both reward magnitude conditions, but </w:t>
      </w:r>
      <w:r w:rsidR="00C36A08">
        <w:t xml:space="preserve">more </w:t>
      </w:r>
      <w:r w:rsidR="0078557A">
        <w:t>pronounced for low rewarded color</w:t>
      </w:r>
      <w:r w:rsidR="00C36A08">
        <w:t>. In this condition</w:t>
      </w:r>
      <w:r w:rsidR="00F742BF">
        <w:t xml:space="preserve"> participants were 999 times more likely to be better in acquisition compared to baseline </w:t>
      </w:r>
      <w:r w:rsidR="0078557A">
        <w:t>(</w:t>
      </w:r>
      <w:r w:rsidR="0078557A">
        <w:rPr>
          <w:i/>
        </w:rPr>
        <w:t xml:space="preserve">M = </w:t>
      </w:r>
      <w:r w:rsidR="00C36A08">
        <w:t>0.04</w:t>
      </w:r>
      <w:r w:rsidR="00F742BF">
        <w:t>; 95% HDI</w:t>
      </w:r>
      <w:r w:rsidR="00C36A08">
        <w:t xml:space="preserve"> [0.02</w:t>
      </w:r>
      <w:r w:rsidR="00F742BF">
        <w:t xml:space="preserve">, </w:t>
      </w:r>
      <w:r w:rsidR="00C36A08">
        <w:t>0.06</w:t>
      </w:r>
      <w:r w:rsidR="0078557A">
        <w:t>])</w:t>
      </w:r>
      <w:r w:rsidR="00F742BF">
        <w:t xml:space="preserve">. In the high rewarded condition they were 33 times more likely </w:t>
      </w:r>
      <w:r w:rsidR="00B92561">
        <w:t>to</w:t>
      </w:r>
      <w:r w:rsidR="00F742BF">
        <w:t xml:space="preserve"> better in acquisition compared to baseline (</w:t>
      </w:r>
      <w:r w:rsidR="00F742BF">
        <w:rPr>
          <w:i/>
        </w:rPr>
        <w:t xml:space="preserve">M = </w:t>
      </w:r>
      <w:r w:rsidR="00C36A08">
        <w:t>0.02; 95% HDI [0.00, 0.04</w:t>
      </w:r>
      <w:r w:rsidR="00F742BF">
        <w:t xml:space="preserve">]). </w:t>
      </w:r>
      <w:r>
        <w:t xml:space="preserve">The evidence for the difference between the acquisition and the extinction phase was much weaker. </w:t>
      </w:r>
      <w:r w:rsidR="00575829">
        <w:t>Participants were 8 times more likely to b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 and 2 times i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 xml:space="preserve">]). These results suggest that the participants were reliably more accurate in the acquisition phase compared to baseline, </w:t>
      </w:r>
      <w:r w:rsidR="00B92561">
        <w:t>and more so</w:t>
      </w:r>
      <w:r w:rsidR="00575829">
        <w:t xml:space="preserve"> for the low rewarded color. There was also evidence for the drop in their accuracy in the extinction phase for the low rewarded, but not high rewarded color. </w:t>
      </w:r>
    </w:p>
    <w:tbl>
      <w:tblPr>
        <w:tblStyle w:val="APA6"/>
        <w:tblW w:w="8505" w:type="dxa"/>
        <w:jc w:val="center"/>
        <w:tblLook w:val="04A0" w:firstRow="1" w:lastRow="0" w:firstColumn="1" w:lastColumn="0" w:noHBand="0" w:noVBand="1"/>
      </w:tblPr>
      <w:tblGrid>
        <w:gridCol w:w="1762"/>
        <w:gridCol w:w="2418"/>
        <w:gridCol w:w="2079"/>
        <w:gridCol w:w="262"/>
        <w:gridCol w:w="1984"/>
      </w:tblGrid>
      <w:tr w:rsidR="009F2266" w14:paraId="595A2DD2" w14:textId="77777777" w:rsidTr="004269CE">
        <w:trPr>
          <w:trHeight w:val="664"/>
          <w:jc w:val="center"/>
        </w:trPr>
        <w:tc>
          <w:tcPr>
            <w:tcW w:w="8505" w:type="dxa"/>
            <w:gridSpan w:val="5"/>
            <w:vAlign w:val="center"/>
          </w:tcPr>
          <w:p w14:paraId="66503193" w14:textId="2E5C0BB0" w:rsidR="009F2266" w:rsidRDefault="009F2266" w:rsidP="009F2266">
            <w:pPr>
              <w:spacing w:line="360" w:lineRule="auto"/>
            </w:pPr>
            <w:r>
              <w:lastRenderedPageBreak/>
              <w:t>Table 1</w:t>
            </w:r>
          </w:p>
          <w:p w14:paraId="4B536518" w14:textId="2D8AB4C3" w:rsidR="009F2266" w:rsidRDefault="009F2266" w:rsidP="009F2266">
            <w:pPr>
              <w:spacing w:line="360" w:lineRule="auto"/>
              <w:rPr>
                <w:i/>
              </w:rPr>
            </w:pPr>
            <w:r>
              <w:rPr>
                <w:i/>
              </w:rPr>
              <w:t>Model comparison indices for behavioral results</w:t>
            </w:r>
          </w:p>
        </w:tc>
      </w:tr>
      <w:tr w:rsidR="007427B7" w14:paraId="05156EE8" w14:textId="77777777" w:rsidTr="004269CE">
        <w:trPr>
          <w:trHeight w:val="664"/>
          <w:jc w:val="center"/>
        </w:trPr>
        <w:tc>
          <w:tcPr>
            <w:tcW w:w="4180" w:type="dxa"/>
            <w:gridSpan w:val="2"/>
            <w:tcBorders>
              <w:bottom w:val="single" w:sz="4" w:space="0" w:color="auto"/>
            </w:tcBorders>
            <w:vAlign w:val="center"/>
          </w:tcPr>
          <w:p w14:paraId="0AF3796E" w14:textId="6C48A45D" w:rsidR="007427B7" w:rsidRDefault="007427B7" w:rsidP="005D0085">
            <w:r>
              <w:t>Model/Model comparison</w:t>
            </w:r>
          </w:p>
        </w:tc>
        <w:tc>
          <w:tcPr>
            <w:tcW w:w="2341" w:type="dxa"/>
            <w:gridSpan w:val="2"/>
            <w:tcBorders>
              <w:bottom w:val="single" w:sz="4" w:space="0" w:color="auto"/>
            </w:tcBorders>
            <w:vAlign w:val="center"/>
          </w:tcPr>
          <w:p w14:paraId="39861AD9" w14:textId="79CE3D1C" w:rsidR="007427B7" w:rsidRPr="008E021D" w:rsidRDefault="007427B7" w:rsidP="005D0085">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5D0085">
            <w:r>
              <w:rPr>
                <w:i/>
              </w:rPr>
              <w:t>Bayesian R</w:t>
            </w:r>
            <w:r>
              <w:rPr>
                <w:i/>
                <w:vertAlign w:val="superscript"/>
              </w:rPr>
              <w:t xml:space="preserve">2 </w:t>
            </w:r>
            <w:r>
              <w:rPr>
                <w:i/>
              </w:rPr>
              <w:t>(SE)</w:t>
            </w:r>
          </w:p>
        </w:tc>
      </w:tr>
      <w:tr w:rsidR="00876BCA" w14:paraId="3056289C" w14:textId="77777777" w:rsidTr="004269CE">
        <w:trPr>
          <w:trHeight w:val="438"/>
          <w:jc w:val="center"/>
        </w:trPr>
        <w:tc>
          <w:tcPr>
            <w:tcW w:w="8505"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4269CE">
        <w:trPr>
          <w:trHeight w:val="438"/>
          <w:jc w:val="center"/>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262" w:type="dxa"/>
            <w:vAlign w:val="center"/>
          </w:tcPr>
          <w:p w14:paraId="56A348BD" w14:textId="74DD500E" w:rsidR="00F21309" w:rsidRDefault="00F21309" w:rsidP="00410D50"/>
        </w:tc>
        <w:tc>
          <w:tcPr>
            <w:tcW w:w="1984" w:type="dxa"/>
            <w:vAlign w:val="center"/>
          </w:tcPr>
          <w:p w14:paraId="512A6283" w14:textId="59975660" w:rsidR="00F21309" w:rsidRDefault="00F21309" w:rsidP="00410D50">
            <w:r>
              <w:t>0.34</w:t>
            </w:r>
            <w:r w:rsidR="00651687">
              <w:t xml:space="preserve"> (0.05)</w:t>
            </w:r>
          </w:p>
        </w:tc>
      </w:tr>
      <w:tr w:rsidR="009609D6" w14:paraId="26EFEC87" w14:textId="77777777" w:rsidTr="004269CE">
        <w:trPr>
          <w:trHeight w:val="438"/>
          <w:jc w:val="center"/>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262" w:type="dxa"/>
            <w:vAlign w:val="center"/>
          </w:tcPr>
          <w:p w14:paraId="694D0F02" w14:textId="69552910" w:rsidR="00F21309" w:rsidRDefault="00F21309" w:rsidP="00410D50"/>
        </w:tc>
        <w:tc>
          <w:tcPr>
            <w:tcW w:w="1984" w:type="dxa"/>
            <w:vAlign w:val="center"/>
          </w:tcPr>
          <w:p w14:paraId="4C45A5A1" w14:textId="230385B3" w:rsidR="00F21309" w:rsidRDefault="00F21309" w:rsidP="00410D50">
            <w:r>
              <w:t>0.36</w:t>
            </w:r>
            <w:r w:rsidR="00651687">
              <w:t xml:space="preserve"> (0.05)</w:t>
            </w:r>
          </w:p>
        </w:tc>
      </w:tr>
      <w:tr w:rsidR="009609D6" w14:paraId="4C6545EB" w14:textId="77777777" w:rsidTr="004269CE">
        <w:trPr>
          <w:trHeight w:val="438"/>
          <w:jc w:val="center"/>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410D50"/>
        </w:tc>
        <w:tc>
          <w:tcPr>
            <w:tcW w:w="1984"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4269CE">
        <w:trPr>
          <w:gridAfter w:val="4"/>
          <w:wAfter w:w="6743" w:type="dxa"/>
          <w:trHeight w:val="438"/>
          <w:jc w:val="center"/>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4269CE">
        <w:trPr>
          <w:trHeight w:val="438"/>
          <w:jc w:val="center"/>
        </w:trPr>
        <w:tc>
          <w:tcPr>
            <w:tcW w:w="4180" w:type="dxa"/>
            <w:gridSpan w:val="2"/>
            <w:tcMar>
              <w:left w:w="284" w:type="dxa"/>
            </w:tcMar>
            <w:vAlign w:val="center"/>
          </w:tcPr>
          <w:p w14:paraId="47A32873" w14:textId="0EA88E9E" w:rsidR="00876BCA" w:rsidRDefault="00876BCA" w:rsidP="00410D50">
            <w:r>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262" w:type="dxa"/>
            <w:vAlign w:val="center"/>
          </w:tcPr>
          <w:p w14:paraId="372FC307" w14:textId="7490FABD" w:rsidR="00876BCA" w:rsidRDefault="00876BCA" w:rsidP="00410D50"/>
        </w:tc>
        <w:tc>
          <w:tcPr>
            <w:tcW w:w="1984"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4269CE">
        <w:trPr>
          <w:trHeight w:val="438"/>
          <w:jc w:val="center"/>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262" w:type="dxa"/>
            <w:vAlign w:val="center"/>
          </w:tcPr>
          <w:p w14:paraId="1EBA8610" w14:textId="78F00C22" w:rsidR="00876BCA" w:rsidRDefault="00876BCA" w:rsidP="00410D50"/>
        </w:tc>
        <w:tc>
          <w:tcPr>
            <w:tcW w:w="1984"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4269CE">
        <w:trPr>
          <w:trHeight w:val="438"/>
          <w:jc w:val="center"/>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262" w:type="dxa"/>
            <w:tcBorders>
              <w:bottom w:val="single" w:sz="4" w:space="0" w:color="auto"/>
            </w:tcBorders>
            <w:vAlign w:val="center"/>
          </w:tcPr>
          <w:p w14:paraId="07831857" w14:textId="2C0E6EB6" w:rsidR="00876BCA" w:rsidRDefault="00876BCA" w:rsidP="00410D50"/>
        </w:tc>
        <w:tc>
          <w:tcPr>
            <w:tcW w:w="1984"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610507AC" w:rsidR="008E021D" w:rsidRDefault="008E021D" w:rsidP="008E021D"/>
    <w:p w14:paraId="493B129A" w14:textId="60B8AA59" w:rsidR="004D7EBB" w:rsidRPr="004D7EBB" w:rsidRDefault="004269CE" w:rsidP="008E021D">
      <w:pPr>
        <w:rPr>
          <w:b/>
        </w:rPr>
      </w:pPr>
      <w:r>
        <w:rPr>
          <w:noProof/>
          <w:sz w:val="16"/>
          <w:szCs w:val="16"/>
        </w:rPr>
        <mc:AlternateContent>
          <mc:Choice Requires="wpg">
            <w:drawing>
              <wp:anchor distT="0" distB="0" distL="114300" distR="114300" simplePos="0" relativeHeight="251661312" behindDoc="0" locked="0" layoutInCell="1" allowOverlap="1" wp14:anchorId="276BFA44" wp14:editId="7ACB5F97">
                <wp:simplePos x="0" y="0"/>
                <wp:positionH relativeFrom="column">
                  <wp:posOffset>-113030</wp:posOffset>
                </wp:positionH>
                <wp:positionV relativeFrom="paragraph">
                  <wp:posOffset>218440</wp:posOffset>
                </wp:positionV>
                <wp:extent cx="6724015" cy="2478405"/>
                <wp:effectExtent l="0" t="0" r="635" b="0"/>
                <wp:wrapSquare wrapText="bothSides"/>
                <wp:docPr id="11" name="Group 11"/>
                <wp:cNvGraphicFramePr/>
                <a:graphic xmlns:a="http://schemas.openxmlformats.org/drawingml/2006/main">
                  <a:graphicData uri="http://schemas.microsoft.com/office/word/2010/wordprocessingGroup">
                    <wpg:wgp>
                      <wpg:cNvGrpSpPr/>
                      <wpg:grpSpPr>
                        <a:xfrm>
                          <a:off x="0" y="0"/>
                          <a:ext cx="6724015" cy="2478405"/>
                          <a:chOff x="0" y="0"/>
                          <a:chExt cx="6724512" cy="2478820"/>
                        </a:xfrm>
                      </wpg:grpSpPr>
                      <pic:pic xmlns:pic="http://schemas.openxmlformats.org/drawingml/2006/picture">
                        <pic:nvPicPr>
                          <pic:cNvPr id="7" name="Picture 6"/>
                          <pic:cNvPicPr>
                            <a:picLocks noChangeAspect="1"/>
                          </pic:cNvPicPr>
                        </pic:nvPicPr>
                        <pic:blipFill rotWithShape="1">
                          <a:blip r:embed="rId15" cstate="print">
                            <a:extLst>
                              <a:ext uri="{28A0092B-C50C-407E-A947-70E740481C1C}">
                                <a14:useLocalDpi xmlns:a14="http://schemas.microsoft.com/office/drawing/2010/main" val="0"/>
                              </a:ext>
                            </a:extLst>
                          </a:blip>
                          <a:srcRect l="29166" t="13148" r="9167" b="7037"/>
                          <a:stretch/>
                        </pic:blipFill>
                        <pic:spPr>
                          <a:xfrm>
                            <a:off x="0" y="0"/>
                            <a:ext cx="3395980" cy="2472690"/>
                          </a:xfrm>
                          <a:prstGeom prst="rect">
                            <a:avLst/>
                          </a:prstGeom>
                        </pic:spPr>
                      </pic:pic>
                      <pic:pic xmlns:pic="http://schemas.openxmlformats.org/drawingml/2006/picture">
                        <pic:nvPicPr>
                          <pic:cNvPr id="5" name="Picture 6"/>
                          <pic:cNvPicPr>
                            <a:picLocks noChangeAspect="1"/>
                          </pic:cNvPicPr>
                        </pic:nvPicPr>
                        <pic:blipFill rotWithShape="1">
                          <a:blip r:embed="rId16" cstate="print">
                            <a:extLst>
                              <a:ext uri="{28A0092B-C50C-407E-A947-70E740481C1C}">
                                <a14:useLocalDpi xmlns:a14="http://schemas.microsoft.com/office/drawing/2010/main" val="0"/>
                              </a:ext>
                            </a:extLst>
                          </a:blip>
                          <a:srcRect l="33492" t="22592" r="23333" b="21534"/>
                          <a:stretch/>
                        </pic:blipFill>
                        <pic:spPr>
                          <a:xfrm>
                            <a:off x="3395207" y="55660"/>
                            <a:ext cx="3329305" cy="2423160"/>
                          </a:xfrm>
                          <a:prstGeom prst="rect">
                            <a:avLst/>
                          </a:prstGeom>
                        </pic:spPr>
                      </pic:pic>
                    </wpg:wgp>
                  </a:graphicData>
                </a:graphic>
              </wp:anchor>
            </w:drawing>
          </mc:Choice>
          <mc:Fallback>
            <w:pict>
              <v:group w14:anchorId="323CFD01" id="Group 11" o:spid="_x0000_s1026" style="position:absolute;margin-left:-8.9pt;margin-top:17.2pt;width:529.45pt;height:195.15pt;z-index:251661312" coordsize="67245,24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ARagU7+PqCECCCCAAAIIIIAAAggggAACCCCAAAIIINApBViA7pTdRqURQAAB&#10;BBBAAAEEEEAAAQQQQAABBBBAAIHUF2ABOvX7iBoigAACCCCAAAIIIIAAAggggAACCCCAAAKdUoAF&#10;6E7ZbVQaAQQQQAABBBBAAAEEEEAAAQQQQAABBBBIfQEWoFO/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AAAIIIIAAAggggAACCCCAAAIIxCvAAnS8UmyHAAIIIIAAAggggAACCCCAAAIIIIAAAggg&#10;kJAAC9AJcbExAggggAACCCCAAAIIIIAAAggggAACCCCAQLwCLEDHK8V2CCCAAAIIIIAAAggggAAC&#10;CCCAAAIIIIAAAgkJsACdEBcbI4AAAggggAACCCCAAAIIIIAAAggggAACCMQrwAJ0vFJshwACCCCA&#10;AAIIIIAAAggggAACCCCAAAIIIJCQAAvQ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">
                <v:shape id="Picture 6" o:spid="_x0000_s1027" type="#_x0000_t75" style="position:absolute;width:339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">
                  <v:imagedata r:id="rId17" o:title="" croptop="8617f" cropbottom="4612f" cropleft="19114f" cropright="6008f"/>
                  <v:path arrowok="t"/>
                </v:shape>
                <v:shape id="Picture 6" o:spid="_x0000_s1028" type="#_x0000_t75" style="position:absolute;left:33952;top:556;width:33293;height:24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">
                  <v:imagedata r:id="rId18" o:title="" croptop="14806f" cropbottom="14113f" cropleft="21949f" cropright="15292f"/>
                  <v:path arrowok="t"/>
                </v:shape>
                <w10:wrap type="square"/>
              </v:group>
            </w:pict>
          </mc:Fallback>
        </mc:AlternateContent>
      </w:r>
      <w:r w:rsidR="00FF793F">
        <w:rPr>
          <w:rStyle w:val="CommentReference"/>
        </w:rPr>
        <w:commentReference w:id="13"/>
      </w:r>
    </w:p>
    <w:p w14:paraId="6A17D506" w14:textId="74E57582" w:rsidR="00FF793F" w:rsidRDefault="00FF793F" w:rsidP="004269CE">
      <w:pPr>
        <w:jc w:val="both"/>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1B4E111D" w14:textId="1ECD5AB1" w:rsidR="00B92561" w:rsidRDefault="00B92561" w:rsidP="00340112">
      <w:pPr>
        <w:spacing w:line="480" w:lineRule="auto"/>
        <w:ind w:firstLine="284"/>
        <w:jc w:val="both"/>
      </w:pPr>
      <w:r>
        <w:t xml:space="preserve">The interaction model was also the best one in predicting reaction times (Table 1). Participants were reliably faster in the acquisition compared to the baseline phase. </w:t>
      </w:r>
      <w:r w:rsidR="00340112">
        <w:t xml:space="preserve">In the high reward condition they were infinitely more likely (full distribution of the difference below 0) to be faster in the </w:t>
      </w:r>
      <w:r w:rsidR="00340112">
        <w:lastRenderedPageBreak/>
        <w:t>acquisition compared to the baseline phase (</w:t>
      </w:r>
      <w:r w:rsidR="00340112">
        <w:rPr>
          <w:i/>
        </w:rPr>
        <w:t xml:space="preserve">M = </w:t>
      </w:r>
      <w:r w:rsidR="00771373">
        <w:t>-21.2m</w:t>
      </w:r>
      <w:r w:rsidR="00340112">
        <w:t>s; 95% HDI [-29.8, -12.3]). In the low reward condition they were 332 times more likely to be faster in acquisition (</w:t>
      </w:r>
      <w:r w:rsidR="00340112">
        <w:rPr>
          <w:i/>
        </w:rPr>
        <w:t xml:space="preserve">M = </w:t>
      </w:r>
      <w:r w:rsidR="00771373">
        <w:t>-14.5m</w:t>
      </w:r>
      <w:r w:rsidR="00340112">
        <w:t>s; 95% HDI [-24.7, -4.63]). We found little evidence for the change in reaction times between the acquisition and the extinction phase. For the high reward participants were 2 times more likely to be slower in extinction (</w:t>
      </w:r>
      <w:r w:rsidR="00340112">
        <w:rPr>
          <w:i/>
        </w:rPr>
        <w:t xml:space="preserve">M = </w:t>
      </w:r>
      <w:r w:rsidR="00771373">
        <w:t>2.26m</w:t>
      </w:r>
      <w:r w:rsidR="00340112">
        <w:t>s</w:t>
      </w:r>
      <w:r w:rsidR="0090292B">
        <w:t>; 95% HDI [-6</w:t>
      </w:r>
      <w:r w:rsidR="00340112">
        <w:t xml:space="preserve">.8, </w:t>
      </w:r>
      <w:r w:rsidR="0090292B">
        <w:t>11.0</w:t>
      </w:r>
      <w:r w:rsidR="00340112">
        <w:t xml:space="preserve">]), </w:t>
      </w:r>
      <w:r w:rsidR="0090292B">
        <w:t>while for the low condition they were only 1.05 times more likely to be faster in extinction (</w:t>
      </w:r>
      <w:r w:rsidR="0090292B">
        <w:rPr>
          <w:i/>
        </w:rPr>
        <w:t xml:space="preserve">M = </w:t>
      </w:r>
      <w:r w:rsidR="00771373">
        <w:t>-0.15m</w:t>
      </w:r>
      <w:r w:rsidR="0090292B">
        <w:t>s; 95% HDI [-10.9, 10.3])</w:t>
      </w:r>
      <w:r w:rsidR="000205D1">
        <w:t xml:space="preserve">. These results indicate that the participants were faster in the condition in which they could earn rewards, and more so in the condition with higher probability of earning a reward. Also, there is no evidence for the change in the reaction times when the rewards were no longer available. </w:t>
      </w:r>
    </w:p>
    <w:p w14:paraId="1E21F49B" w14:textId="07D38605" w:rsidR="00E86E86" w:rsidRDefault="000205D1" w:rsidP="000205D1">
      <w:pPr>
        <w:pStyle w:val="Heading2"/>
        <w:spacing w:before="0" w:after="240"/>
      </w:pPr>
      <w:r>
        <w:t>Training effects</w:t>
      </w:r>
    </w:p>
    <w:p w14:paraId="2825519C" w14:textId="44FEAB49" w:rsidR="00E86E86" w:rsidRPr="00E86E86" w:rsidRDefault="000205D1" w:rsidP="000205D1">
      <w:pPr>
        <w:spacing w:line="480" w:lineRule="auto"/>
        <w:ind w:firstLine="284"/>
        <w:jc w:val="both"/>
      </w:pPr>
      <w:r>
        <w:t>There is a possibility t</w:t>
      </w:r>
      <w:r w:rsidR="00E86E86" w:rsidRPr="00E86E86">
        <w:t xml:space="preserve">hat the improvement </w:t>
      </w:r>
      <w:r>
        <w:t xml:space="preserve">in performance </w:t>
      </w:r>
      <w:r w:rsidR="00E86E86" w:rsidRPr="00E86E86">
        <w:t>from baseline to acquisition is a tra</w:t>
      </w:r>
      <w:r>
        <w:t>ining effect. In order to investigate this,</w:t>
      </w:r>
      <w:r w:rsidR="00E86E86" w:rsidRPr="00E86E86">
        <w:t xml:space="preserve"> we have plotted the hit rates and reaction times across every half of the three reward phases (</w:t>
      </w:r>
      <w:commentRangeStart w:id="14"/>
      <w:r w:rsidR="00E86E86" w:rsidRPr="00E86E86">
        <w:rPr>
          <w:highlight w:val="yellow"/>
        </w:rPr>
        <w:t>Figure XXX in the supplementary materials</w:t>
      </w:r>
      <w:commentRangeEnd w:id="14"/>
      <w:r w:rsidR="00C40CD8">
        <w:rPr>
          <w:rStyle w:val="CommentReference"/>
        </w:rPr>
        <w:commentReference w:id="14"/>
      </w:r>
      <w:r w:rsidR="00E86E86" w:rsidRPr="00E86E86">
        <w:t xml:space="preserve">). These plots show no improved performance during the baseline phase, and the improved performance from the beginning of the acquisition phase. </w:t>
      </w:r>
    </w:p>
    <w:p w14:paraId="4A133B46" w14:textId="6A5B0751" w:rsidR="00BE710C" w:rsidRDefault="00822832" w:rsidP="00BC3FB6">
      <w:pPr>
        <w:pStyle w:val="Heading2"/>
        <w:spacing w:before="0" w:after="240"/>
      </w:pPr>
      <w:r>
        <w:lastRenderedPageBreak/>
        <w:t>ss</w:t>
      </w:r>
      <w:r w:rsidR="00BE710C">
        <w:t>VEP amplitudes</w:t>
      </w:r>
    </w:p>
    <w:p w14:paraId="4134A50A" w14:textId="7C893BCD" w:rsidR="006531B0" w:rsidRDefault="006531B0" w:rsidP="006531B0">
      <w:r w:rsidRPr="006531B0">
        <mc:AlternateContent>
          <mc:Choice Requires="wpg">
            <w:drawing>
              <wp:anchor distT="0" distB="0" distL="114300" distR="114300" simplePos="0" relativeHeight="251663360" behindDoc="0" locked="0" layoutInCell="1" allowOverlap="1" wp14:anchorId="5AE9B564" wp14:editId="6AC971D8">
                <wp:simplePos x="0" y="0"/>
                <wp:positionH relativeFrom="column">
                  <wp:posOffset>-653415</wp:posOffset>
                </wp:positionH>
                <wp:positionV relativeFrom="paragraph">
                  <wp:posOffset>427990</wp:posOffset>
                </wp:positionV>
                <wp:extent cx="7108190" cy="21863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7108190" cy="2186305"/>
                          <a:chOff x="0" y="0"/>
                          <a:chExt cx="22574250" cy="7524750"/>
                        </a:xfrm>
                      </wpg:grpSpPr>
                      <pic:pic xmlns:pic="http://schemas.openxmlformats.org/drawingml/2006/picture">
                        <pic:nvPicPr>
                          <pic:cNvPr id="8" name="Picture 8"/>
                          <pic:cNvPicPr>
                            <a:picLocks noChangeAspect="1"/>
                          </pic:cNvPicPr>
                        </pic:nvPicPr>
                        <pic:blipFill rotWithShape="1">
                          <a:blip r:embed="rId19"/>
                          <a:srcRect l="28125" t="12221" r="10625" b="14815"/>
                          <a:stretch/>
                        </pic:blipFill>
                        <pic:spPr>
                          <a:xfrm>
                            <a:off x="0" y="0"/>
                            <a:ext cx="11201400" cy="7505700"/>
                          </a:xfrm>
                          <a:prstGeom prst="rect">
                            <a:avLst/>
                          </a:prstGeom>
                        </pic:spPr>
                      </pic:pic>
                      <pic:pic xmlns:pic="http://schemas.openxmlformats.org/drawingml/2006/picture">
                        <pic:nvPicPr>
                          <pic:cNvPr id="9" name="Picture 9"/>
                          <pic:cNvPicPr>
                            <a:picLocks noChangeAspect="1"/>
                          </pic:cNvPicPr>
                        </pic:nvPicPr>
                        <pic:blipFill rotWithShape="1">
                          <a:blip r:embed="rId20"/>
                          <a:srcRect l="28646" t="17036" r="9166" b="9815"/>
                          <a:stretch/>
                        </pic:blipFill>
                        <pic:spPr>
                          <a:xfrm>
                            <a:off x="11201400" y="0"/>
                            <a:ext cx="11372850" cy="75247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28D7876" id="Group 6" o:spid="_x0000_s1026" style="position:absolute;margin-left:-51.45pt;margin-top:33.7pt;width:559.7pt;height:172.15pt;z-index:251663360;mso-width-relative:margin;mso-height-relative:margin" coordsize="225742,75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">
                <v:shape id="Picture 8" o:spid="_x0000_s1027" type="#_x0000_t75" style="position:absolute;width:112014;height:7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">
                  <v:imagedata r:id="rId21" o:title="" croptop="8009f" cropbottom="9709f" cropleft=".28125" cropright="6963f"/>
                  <v:path arrowok="t"/>
                </v:shape>
                <v:shape id="Picture 9" o:spid="_x0000_s1028" type="#_x0000_t75" style="position:absolute;left:112014;width:113728;height:75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">
                  <v:imagedata r:id="rId22" o:title="" croptop="11165f" cropbottom="6432f" cropleft="18773f" cropright="6007f"/>
                  <v:path arrowok="t"/>
                </v:shape>
                <w10:wrap type="square"/>
              </v:group>
            </w:pict>
          </mc:Fallback>
        </mc:AlternateContent>
      </w:r>
      <w:r>
        <w:t>The average SSVEP amplitudes…</w:t>
      </w:r>
    </w:p>
    <w:p w14:paraId="106E119A" w14:textId="77777777" w:rsidR="00C1424D" w:rsidRDefault="00C1424D" w:rsidP="00C1424D">
      <w:pPr>
        <w:rPr>
          <w:b/>
          <w:sz w:val="20"/>
        </w:rPr>
      </w:pPr>
    </w:p>
    <w:p w14:paraId="27CBA1AF" w14:textId="6C39B487" w:rsidR="00C1424D" w:rsidRPr="00EF140D" w:rsidRDefault="00C1424D" w:rsidP="004269CE">
      <w:pPr>
        <w:jc w:val="both"/>
        <w:rPr>
          <w:b/>
          <w:sz w:val="20"/>
        </w:rPr>
      </w:pPr>
      <w:r>
        <w:rPr>
          <w:b/>
          <w:sz w:val="20"/>
        </w:rPr>
        <w:t>Figure 5</w:t>
      </w:r>
      <w:r w:rsidRPr="00FF793F">
        <w:rPr>
          <w:b/>
          <w:sz w:val="20"/>
        </w:rPr>
        <w:t xml:space="preserve">. </w:t>
      </w:r>
      <w:r>
        <w:rPr>
          <w:sz w:val="20"/>
        </w:rPr>
        <w:t xml:space="preserve">Distributions, means, and credible intervals of </w:t>
      </w:r>
      <w:r>
        <w:rPr>
          <w:sz w:val="20"/>
        </w:rPr>
        <w:t>ssVEP amplitudes</w:t>
      </w:r>
      <w:r>
        <w:rPr>
          <w:sz w:val="20"/>
        </w:rPr>
        <w:t xml:space="preserve"> per condition.</w:t>
      </w:r>
    </w:p>
    <w:p w14:paraId="37C82534" w14:textId="77777777" w:rsidR="006531B0" w:rsidRDefault="006531B0" w:rsidP="006531B0"/>
    <w:p w14:paraId="6D033E17" w14:textId="67CC6028" w:rsidR="006531B0" w:rsidRPr="006531B0" w:rsidRDefault="006531B0" w:rsidP="006531B0"/>
    <w:p w14:paraId="206E00E1" w14:textId="4510BF3D" w:rsidR="00822832" w:rsidRDefault="004D6DD7" w:rsidP="004D6DD7">
      <w:pPr>
        <w:spacing w:line="480" w:lineRule="auto"/>
        <w:ind w:firstLine="284"/>
        <w:jc w:val="both"/>
      </w:pPr>
      <w:r>
        <w:t xml:space="preserve">We fitted </w:t>
      </w:r>
      <w:r w:rsidR="00822832">
        <w:t xml:space="preserve">seven models </w:t>
      </w:r>
      <w:r>
        <w:t xml:space="preserve">to predict </w:t>
      </w:r>
      <w:r w:rsidR="00822832">
        <w:t>ssVEP amplitudes.</w:t>
      </w:r>
      <w:r>
        <w:t xml:space="preserve"> </w:t>
      </w:r>
      <w:r w:rsidR="00822832">
        <w:t>T</w:t>
      </w:r>
      <w:r>
        <w:t xml:space="preserve">he </w:t>
      </w:r>
      <w:r w:rsidRPr="004D7EBB">
        <w:rPr>
          <w:i/>
        </w:rPr>
        <w:t>Null model</w:t>
      </w:r>
      <w:r>
        <w:t xml:space="preserve"> </w:t>
      </w:r>
      <w:r w:rsidR="00822832">
        <w:t xml:space="preserve">included only varying intercepts across subjects. The </w:t>
      </w:r>
      <w:r w:rsidR="00822832">
        <w:rPr>
          <w:i/>
        </w:rPr>
        <w:t xml:space="preserve">Attention </w:t>
      </w:r>
      <w:r w:rsidR="00822832" w:rsidRPr="00822832">
        <w:rPr>
          <w:i/>
        </w:rPr>
        <w:t>model</w:t>
      </w:r>
      <w:r w:rsidR="00822832">
        <w:t xml:space="preserve"> included the constant effect of attention, t</w:t>
      </w:r>
      <w:r w:rsidR="00822832" w:rsidRPr="00822832">
        <w:t>he</w:t>
      </w:r>
      <w:r w:rsidR="00822832">
        <w:t xml:space="preserve"> </w:t>
      </w:r>
      <w:r w:rsidRPr="004D7EBB">
        <w:rPr>
          <w:i/>
        </w:rPr>
        <w:t>Reward phase model</w:t>
      </w:r>
      <w:r>
        <w:t xml:space="preserve"> included </w:t>
      </w:r>
      <w:r w:rsidR="00822832">
        <w:t>the</w:t>
      </w:r>
      <w:r>
        <w:t xml:space="preserve"> </w:t>
      </w:r>
      <w:r w:rsidR="00822832">
        <w:t>constant effect of reward phase</w:t>
      </w:r>
      <w:r w:rsidR="00466CE7">
        <w:t>,</w:t>
      </w:r>
      <w:r w:rsidR="00822832">
        <w:t xml:space="preserve"> the </w:t>
      </w:r>
      <w:r w:rsidR="00822832">
        <w:rPr>
          <w:i/>
        </w:rPr>
        <w:t>Reward phase and attention</w:t>
      </w:r>
      <w:r w:rsidR="00822832">
        <w:t xml:space="preserve"> model included the additive effects of reward phase and attention</w:t>
      </w:r>
      <w:r w:rsidR="00466CE7">
        <w:t xml:space="preserve">, and the </w:t>
      </w:r>
      <w:r w:rsidR="00466CE7">
        <w:rPr>
          <w:i/>
        </w:rPr>
        <w:t>Reward phase X attention</w:t>
      </w:r>
      <w:r w:rsidR="00466CE7">
        <w:t xml:space="preserve"> model also included the interaction between reward phase and attention</w:t>
      </w:r>
      <w:r w:rsidR="00822832">
        <w:t xml:space="preserve">. The </w:t>
      </w:r>
      <w:r w:rsidR="00822832" w:rsidRPr="00822832">
        <w:rPr>
          <w:i/>
        </w:rPr>
        <w:t>Reward magnitude X reward phase + attention</w:t>
      </w:r>
      <w:r w:rsidR="00822832">
        <w:t xml:space="preserve"> model consisted out of the constant effects of reward magnitude and phase, their interaction, and the effect of attention. The last model was the </w:t>
      </w:r>
      <w:r w:rsidR="00822832">
        <w:rPr>
          <w:i/>
        </w:rPr>
        <w:t>Interaction</w:t>
      </w:r>
      <w:r w:rsidR="00822832">
        <w:t xml:space="preserve"> model which included both the main effects of all of the three factors, and their interaction. All of the models, except for the </w:t>
      </w:r>
      <w:r w:rsidR="00822832">
        <w:rPr>
          <w:i/>
        </w:rPr>
        <w:t>Null</w:t>
      </w:r>
      <w:r w:rsidR="00822832">
        <w:t xml:space="preserve"> </w:t>
      </w:r>
      <w:r w:rsidR="00822832">
        <w:rPr>
          <w:i/>
        </w:rPr>
        <w:t>model</w:t>
      </w:r>
      <w:r w:rsidR="00822832">
        <w:t xml:space="preserve">, included varying slopes and intercepts for all of the constant effects. As in the case of behavioral </w:t>
      </w:r>
      <w:bookmarkStart w:id="15" w:name="_GoBack"/>
      <w:bookmarkEnd w:id="15"/>
      <w:r w:rsidR="00822832">
        <w:t xml:space="preserve">data, several models were not fitted because they were not meaningful in the context of our experiment (e.g., the models that include both reward phase and magnitude, but not their interaction). </w:t>
      </w:r>
    </w:p>
    <w:p w14:paraId="69D6C98F" w14:textId="77777777" w:rsidR="004269CE" w:rsidRDefault="004269CE" w:rsidP="004269CE">
      <w:pPr>
        <w:spacing w:line="480" w:lineRule="auto"/>
        <w:ind w:firstLine="284"/>
        <w:jc w:val="both"/>
      </w:pPr>
      <w:r>
        <w:lastRenderedPageBreak/>
        <w:t xml:space="preserve">The interaction model was best in predicting the ssVEP amplitudes across conditions (Table 2). </w:t>
      </w:r>
    </w:p>
    <w:tbl>
      <w:tblPr>
        <w:tblStyle w:val="APA6"/>
        <w:tblW w:w="9498" w:type="dxa"/>
        <w:tblLook w:val="04A0" w:firstRow="1" w:lastRow="0" w:firstColumn="1" w:lastColumn="0" w:noHBand="0" w:noVBand="1"/>
      </w:tblPr>
      <w:tblGrid>
        <w:gridCol w:w="4962"/>
        <w:gridCol w:w="2126"/>
        <w:gridCol w:w="425"/>
        <w:gridCol w:w="1985"/>
      </w:tblGrid>
      <w:tr w:rsidR="009F2266" w14:paraId="2403C5D6" w14:textId="77777777" w:rsidTr="006531B0">
        <w:trPr>
          <w:trHeight w:val="664"/>
        </w:trPr>
        <w:tc>
          <w:tcPr>
            <w:tcW w:w="9498" w:type="dxa"/>
            <w:gridSpan w:val="4"/>
            <w:tcBorders>
              <w:bottom w:val="single" w:sz="4" w:space="0" w:color="auto"/>
            </w:tcBorders>
            <w:vAlign w:val="center"/>
          </w:tcPr>
          <w:p w14:paraId="6BAD840F" w14:textId="77777777" w:rsidR="009F2266" w:rsidRDefault="009F2266" w:rsidP="009F2266">
            <w:pPr>
              <w:spacing w:line="360" w:lineRule="auto"/>
            </w:pPr>
            <w:r>
              <w:t>Table 2</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6531B0">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FF793F">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6531B0">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BA6825"/>
        </w:tc>
        <w:tc>
          <w:tcPr>
            <w:tcW w:w="1985"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6531B0">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425" w:type="dxa"/>
            <w:vAlign w:val="center"/>
          </w:tcPr>
          <w:p w14:paraId="6AEAB5AD" w14:textId="3B2BF5EB" w:rsidR="005D0085" w:rsidRDefault="005D0085" w:rsidP="00BA6825"/>
        </w:tc>
        <w:tc>
          <w:tcPr>
            <w:tcW w:w="1985"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6531B0">
        <w:trPr>
          <w:trHeight w:val="419"/>
        </w:trPr>
        <w:tc>
          <w:tcPr>
            <w:tcW w:w="4962" w:type="dxa"/>
            <w:vAlign w:val="center"/>
          </w:tcPr>
          <w:p w14:paraId="7C8B8734" w14:textId="28A55B41" w:rsidR="005D0085" w:rsidRDefault="00BA6825" w:rsidP="00FF793F">
            <w:r>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425" w:type="dxa"/>
            <w:vAlign w:val="center"/>
          </w:tcPr>
          <w:p w14:paraId="0A0CCA18" w14:textId="208612F6" w:rsidR="005D0085" w:rsidRDefault="005D0085" w:rsidP="00BA6825"/>
        </w:tc>
        <w:tc>
          <w:tcPr>
            <w:tcW w:w="1985"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6531B0">
        <w:trPr>
          <w:trHeight w:val="419"/>
        </w:trPr>
        <w:tc>
          <w:tcPr>
            <w:tcW w:w="4962" w:type="dxa"/>
            <w:vAlign w:val="center"/>
          </w:tcPr>
          <w:p w14:paraId="4D6995CA" w14:textId="4B241257" w:rsidR="00BA6825" w:rsidRDefault="00BA6825" w:rsidP="00E91E39">
            <w:r>
              <w:t xml:space="preserve">Reward phase </w:t>
            </w:r>
            <w:r w:rsidR="00E91E39">
              <w:t>+</w:t>
            </w:r>
            <w:r>
              <w:t xml:space="preserve">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425" w:type="dxa"/>
            <w:vAlign w:val="center"/>
          </w:tcPr>
          <w:p w14:paraId="467B89B1" w14:textId="529231FF" w:rsidR="00BA6825" w:rsidRDefault="00BA6825" w:rsidP="00BA6825"/>
        </w:tc>
        <w:tc>
          <w:tcPr>
            <w:tcW w:w="1985" w:type="dxa"/>
            <w:vAlign w:val="center"/>
          </w:tcPr>
          <w:p w14:paraId="0C5E1974" w14:textId="44F7F2CD" w:rsidR="00BA6825" w:rsidRDefault="00BA6825" w:rsidP="00FB785C">
            <w:r w:rsidRPr="00BA6825">
              <w:t xml:space="preserve">0.22 </w:t>
            </w:r>
            <w:r>
              <w:t>(</w:t>
            </w:r>
            <w:r w:rsidRPr="00BA6825">
              <w:t>0.0</w:t>
            </w:r>
            <w:r w:rsidR="00FB785C">
              <w:t>4</w:t>
            </w:r>
            <w:r>
              <w:t>)</w:t>
            </w:r>
          </w:p>
        </w:tc>
      </w:tr>
      <w:tr w:rsidR="00E91E39" w14:paraId="404428DF" w14:textId="77777777" w:rsidTr="006531B0">
        <w:trPr>
          <w:trHeight w:val="419"/>
        </w:trPr>
        <w:tc>
          <w:tcPr>
            <w:tcW w:w="4962" w:type="dxa"/>
            <w:vAlign w:val="center"/>
          </w:tcPr>
          <w:p w14:paraId="073A3545" w14:textId="711473E7" w:rsidR="00E91E39" w:rsidRDefault="00E91E39" w:rsidP="00E91E39">
            <w:r>
              <w:t>Reward phase X attention</w:t>
            </w:r>
          </w:p>
        </w:tc>
        <w:tc>
          <w:tcPr>
            <w:tcW w:w="2126" w:type="dxa"/>
            <w:vAlign w:val="center"/>
          </w:tcPr>
          <w:p w14:paraId="5F1A4FD0" w14:textId="24AE73CF" w:rsidR="00E91E39" w:rsidRPr="00BA6825" w:rsidRDefault="00E91E39" w:rsidP="00E91E39">
            <w:r w:rsidRPr="00BA6825">
              <w:t>-</w:t>
            </w:r>
            <w:r>
              <w:t>193.05</w:t>
            </w:r>
            <w:r w:rsidRPr="00BA6825">
              <w:t xml:space="preserve"> </w:t>
            </w:r>
            <w:r>
              <w:t>(40.69)</w:t>
            </w:r>
          </w:p>
        </w:tc>
        <w:tc>
          <w:tcPr>
            <w:tcW w:w="425" w:type="dxa"/>
            <w:vAlign w:val="center"/>
          </w:tcPr>
          <w:p w14:paraId="0F74BDCD" w14:textId="4D94DA2E" w:rsidR="00E91E39" w:rsidRPr="00BA6825" w:rsidRDefault="00E91E39" w:rsidP="00E91E39"/>
        </w:tc>
        <w:tc>
          <w:tcPr>
            <w:tcW w:w="1985" w:type="dxa"/>
            <w:vAlign w:val="center"/>
          </w:tcPr>
          <w:p w14:paraId="0CA20FC8" w14:textId="59EBB602" w:rsidR="00E91E39" w:rsidRPr="00BA6825" w:rsidRDefault="00E91E39" w:rsidP="00E91E39">
            <w:r>
              <w:t>0.23</w:t>
            </w:r>
            <w:r w:rsidRPr="00BA6825">
              <w:t xml:space="preserve"> </w:t>
            </w:r>
            <w:r>
              <w:t>(</w:t>
            </w:r>
            <w:r w:rsidRPr="00BA6825">
              <w:t>0.0</w:t>
            </w:r>
            <w:r>
              <w:t>4)</w:t>
            </w:r>
          </w:p>
        </w:tc>
      </w:tr>
      <w:tr w:rsidR="00E91E39" w14:paraId="4EBA895C" w14:textId="77777777" w:rsidTr="006531B0">
        <w:trPr>
          <w:trHeight w:val="419"/>
        </w:trPr>
        <w:tc>
          <w:tcPr>
            <w:tcW w:w="4962" w:type="dxa"/>
            <w:vAlign w:val="center"/>
          </w:tcPr>
          <w:p w14:paraId="6E205B00" w14:textId="322D38BB" w:rsidR="00E91E39" w:rsidRDefault="00E91E39" w:rsidP="00E91E39">
            <w:r>
              <w:t>Reward magnitude X reward phase + attention</w:t>
            </w:r>
          </w:p>
        </w:tc>
        <w:tc>
          <w:tcPr>
            <w:tcW w:w="2126" w:type="dxa"/>
            <w:vAlign w:val="center"/>
          </w:tcPr>
          <w:p w14:paraId="6A50005D" w14:textId="1359C54F" w:rsidR="00E91E39" w:rsidRDefault="00E91E39" w:rsidP="00E91E39">
            <w:r w:rsidRPr="00BA6825">
              <w:t xml:space="preserve">-272.18 </w:t>
            </w:r>
            <w:r>
              <w:t>(</w:t>
            </w:r>
            <w:r w:rsidRPr="00BA6825">
              <w:t>42.75</w:t>
            </w:r>
            <w:r>
              <w:t>)</w:t>
            </w:r>
          </w:p>
        </w:tc>
        <w:tc>
          <w:tcPr>
            <w:tcW w:w="425" w:type="dxa"/>
            <w:vAlign w:val="center"/>
          </w:tcPr>
          <w:p w14:paraId="1A2AE93F" w14:textId="6282E8AE" w:rsidR="00E91E39" w:rsidRDefault="00E91E39" w:rsidP="00E91E39"/>
        </w:tc>
        <w:tc>
          <w:tcPr>
            <w:tcW w:w="1985" w:type="dxa"/>
            <w:vAlign w:val="center"/>
          </w:tcPr>
          <w:p w14:paraId="7B42DA38" w14:textId="56052ADB" w:rsidR="00E91E39" w:rsidRDefault="00E91E39" w:rsidP="00E91E39">
            <w:r w:rsidRPr="00BA6825">
              <w:t>0.4</w:t>
            </w:r>
            <w:r>
              <w:t>3</w:t>
            </w:r>
            <w:r w:rsidRPr="00BA6825">
              <w:t xml:space="preserve"> </w:t>
            </w:r>
            <w:r>
              <w:t>(</w:t>
            </w:r>
            <w:r w:rsidRPr="00BA6825">
              <w:t>0.0</w:t>
            </w:r>
            <w:r>
              <w:t>4)</w:t>
            </w:r>
          </w:p>
        </w:tc>
      </w:tr>
      <w:tr w:rsidR="00E91E39" w14:paraId="7A6056A2" w14:textId="77777777" w:rsidTr="006531B0">
        <w:trPr>
          <w:trHeight w:val="419"/>
        </w:trPr>
        <w:tc>
          <w:tcPr>
            <w:tcW w:w="4962" w:type="dxa"/>
            <w:tcBorders>
              <w:bottom w:val="single" w:sz="4" w:space="0" w:color="auto"/>
            </w:tcBorders>
            <w:vAlign w:val="center"/>
          </w:tcPr>
          <w:p w14:paraId="205D9A02" w14:textId="69A1D5EF" w:rsidR="00E91E39" w:rsidRDefault="00E91E39" w:rsidP="00E91E39">
            <w:r>
              <w:t>Interaction</w:t>
            </w:r>
          </w:p>
        </w:tc>
        <w:tc>
          <w:tcPr>
            <w:tcW w:w="2126" w:type="dxa"/>
            <w:tcBorders>
              <w:bottom w:val="single" w:sz="4" w:space="0" w:color="auto"/>
            </w:tcBorders>
            <w:vAlign w:val="center"/>
          </w:tcPr>
          <w:p w14:paraId="41E9F81F" w14:textId="0DF0350D" w:rsidR="00E91E39" w:rsidRDefault="00E91E39" w:rsidP="00E91E39">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E91E39"/>
        </w:tc>
        <w:tc>
          <w:tcPr>
            <w:tcW w:w="1985" w:type="dxa"/>
            <w:tcBorders>
              <w:bottom w:val="single" w:sz="4" w:space="0" w:color="auto"/>
            </w:tcBorders>
            <w:vAlign w:val="center"/>
          </w:tcPr>
          <w:p w14:paraId="0EDAC911" w14:textId="718E3D4D" w:rsidR="00E91E39" w:rsidRDefault="00E91E39" w:rsidP="00E91E39">
            <w:r w:rsidRPr="00BA6825">
              <w:t>0.5</w:t>
            </w:r>
            <w:r>
              <w:t>3</w:t>
            </w:r>
            <w:r w:rsidRPr="00BA6825">
              <w:t xml:space="preserve"> </w:t>
            </w:r>
            <w:r>
              <w:t>(</w:t>
            </w:r>
            <w:r w:rsidRPr="00BA6825">
              <w:t>0.0</w:t>
            </w:r>
            <w:r>
              <w:t>5)</w:t>
            </w:r>
          </w:p>
        </w:tc>
      </w:tr>
      <w:tr w:rsidR="00E91E39" w14:paraId="437F542B" w14:textId="77777777" w:rsidTr="006531B0">
        <w:trPr>
          <w:trHeight w:val="419"/>
        </w:trPr>
        <w:tc>
          <w:tcPr>
            <w:tcW w:w="9498" w:type="dxa"/>
            <w:gridSpan w:val="4"/>
            <w:tcBorders>
              <w:top w:val="single" w:sz="4" w:space="0" w:color="auto"/>
            </w:tcBorders>
            <w:vAlign w:val="center"/>
          </w:tcPr>
          <w:p w14:paraId="07FE57EA" w14:textId="2E9837BA" w:rsidR="00E91E39" w:rsidRDefault="00E91E39" w:rsidP="00E91E39"/>
        </w:tc>
      </w:tr>
    </w:tbl>
    <w:p w14:paraId="32F6AA69" w14:textId="7AB19556" w:rsidR="005D0085" w:rsidRDefault="004269CE" w:rsidP="00876BCA">
      <w:r w:rsidRPr="00C1424D">
        <w:drawing>
          <wp:anchor distT="0" distB="0" distL="114300" distR="114300" simplePos="0" relativeHeight="251664384" behindDoc="0" locked="0" layoutInCell="1" allowOverlap="1" wp14:anchorId="43F988C3" wp14:editId="35674F84">
            <wp:simplePos x="0" y="0"/>
            <wp:positionH relativeFrom="column">
              <wp:posOffset>872738</wp:posOffset>
            </wp:positionH>
            <wp:positionV relativeFrom="paragraph">
              <wp:posOffset>307313</wp:posOffset>
            </wp:positionV>
            <wp:extent cx="4594225" cy="3393440"/>
            <wp:effectExtent l="0" t="0" r="0" b="0"/>
            <wp:wrapTopAndBottom/>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3">
                      <a:extLst>
                        <a:ext uri="{28A0092B-C50C-407E-A947-70E740481C1C}">
                          <a14:useLocalDpi xmlns:a14="http://schemas.microsoft.com/office/drawing/2010/main" val="0"/>
                        </a:ext>
                      </a:extLst>
                    </a:blip>
                    <a:srcRect l="32918" t="17222" r="22846" b="24691"/>
                    <a:stretch/>
                  </pic:blipFill>
                  <pic:spPr>
                    <a:xfrm>
                      <a:off x="0" y="0"/>
                      <a:ext cx="4594225" cy="3393440"/>
                    </a:xfrm>
                    <a:prstGeom prst="rect">
                      <a:avLst/>
                    </a:prstGeom>
                  </pic:spPr>
                </pic:pic>
              </a:graphicData>
            </a:graphic>
          </wp:anchor>
        </w:drawing>
      </w:r>
    </w:p>
    <w:p w14:paraId="7E7024CD" w14:textId="74C53E92" w:rsidR="00C1424D" w:rsidRDefault="00C1424D" w:rsidP="004269CE">
      <w:pPr>
        <w:jc w:val="both"/>
        <w:rPr>
          <w:b/>
          <w:sz w:val="20"/>
        </w:rPr>
      </w:pPr>
    </w:p>
    <w:p w14:paraId="6A90B13B" w14:textId="5CD8F459" w:rsidR="0021140C" w:rsidRDefault="00C1424D" w:rsidP="004269CE">
      <w:pPr>
        <w:jc w:val="both"/>
      </w:pPr>
      <w:r>
        <w:rPr>
          <w:b/>
          <w:sz w:val="20"/>
        </w:rPr>
        <w:t>Figure 6</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w:t>
      </w:r>
      <w:r>
        <w:rPr>
          <w:sz w:val="20"/>
        </w:rPr>
        <w:t>for ssVEP amplitudes</w:t>
      </w:r>
      <w:r>
        <w:rPr>
          <w:sz w:val="20"/>
        </w:rPr>
        <w:t xml:space="preserve"> across conditions.</w:t>
      </w:r>
      <w:r w:rsidR="0021140C">
        <w:br w:type="page"/>
      </w:r>
    </w:p>
    <w:p w14:paraId="0A2B91AF" w14:textId="15047200" w:rsidR="009508C9" w:rsidRDefault="009508C9" w:rsidP="00BC3FB6">
      <w:pPr>
        <w:pStyle w:val="Heading1"/>
        <w:spacing w:before="0" w:after="240"/>
      </w:pPr>
      <w:r>
        <w:lastRenderedPageBreak/>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77777777" w:rsidR="004D7EBB" w:rsidRDefault="004D7EBB" w:rsidP="004D7EBB">
      <w:pPr>
        <w:spacing w:line="480" w:lineRule="auto"/>
        <w:ind w:firstLine="284"/>
        <w:jc w:val="both"/>
      </w:pPr>
      <w:r>
        <w:t xml:space="preserve">Visualization and statistical analyses were performed using </w:t>
      </w:r>
      <w:commentRangeStart w:id="16"/>
      <w:r>
        <w:t>R</w:t>
      </w:r>
      <w:commentRangeEnd w:id="16"/>
      <w:r>
        <w:rPr>
          <w:rStyle w:val="CommentReference"/>
        </w:rPr>
        <w:commentReference w:id="16"/>
      </w:r>
      <w:r>
        <w:t xml:space="preserve"> v3.4.4 via </w:t>
      </w:r>
      <w:commentRangeStart w:id="17"/>
      <w:r>
        <w:t xml:space="preserve">RStudio </w:t>
      </w:r>
      <w:commentRangeEnd w:id="17"/>
      <w:r>
        <w:rPr>
          <w:rStyle w:val="CommentReference"/>
        </w:rPr>
        <w:commentReference w:id="17"/>
      </w:r>
      <w:r>
        <w:t>v1.1.453. We used the following packages (and their respective dependencies):</w:t>
      </w:r>
    </w:p>
    <w:p w14:paraId="255E8E60" w14:textId="77777777" w:rsidR="004D7EBB" w:rsidRDefault="004D7EBB" w:rsidP="004D7EBB">
      <w:pPr>
        <w:spacing w:line="480" w:lineRule="auto"/>
        <w:ind w:firstLine="284"/>
        <w:jc w:val="both"/>
      </w:pPr>
      <w:r>
        <w:t>•</w:t>
      </w:r>
      <w:r>
        <w:tab/>
        <w:t xml:space="preserve">data manipulation: </w:t>
      </w:r>
      <w:commentRangeStart w:id="18"/>
      <w:proofErr w:type="spellStart"/>
      <w:r>
        <w:t>tidyverse</w:t>
      </w:r>
      <w:proofErr w:type="spellEnd"/>
      <w:r>
        <w:t xml:space="preserve"> </w:t>
      </w:r>
      <w:commentRangeEnd w:id="18"/>
      <w:r>
        <w:rPr>
          <w:rStyle w:val="CommentReference"/>
        </w:rPr>
        <w:commentReference w:id="18"/>
      </w:r>
      <w:r>
        <w:t>v1.2.1;</w:t>
      </w:r>
    </w:p>
    <w:p w14:paraId="3788C5C1" w14:textId="77777777" w:rsidR="004D7EBB" w:rsidRDefault="004D7EBB" w:rsidP="004D7EBB">
      <w:pPr>
        <w:spacing w:line="480" w:lineRule="auto"/>
        <w:ind w:firstLine="284"/>
        <w:jc w:val="both"/>
      </w:pPr>
      <w:r>
        <w:t>•</w:t>
      </w:r>
      <w:r>
        <w:tab/>
        <w:t xml:space="preserve">statistical analyses: </w:t>
      </w:r>
      <w:commentRangeStart w:id="19"/>
      <w:proofErr w:type="spellStart"/>
      <w:r>
        <w:t>Rmisc</w:t>
      </w:r>
      <w:proofErr w:type="spellEnd"/>
      <w:r>
        <w:t xml:space="preserve"> </w:t>
      </w:r>
      <w:commentRangeEnd w:id="19"/>
      <w:r>
        <w:rPr>
          <w:rStyle w:val="CommentReference"/>
        </w:rPr>
        <w:commentReference w:id="19"/>
      </w:r>
      <w:r>
        <w:t>v1.5, brms v2.3.1;</w:t>
      </w:r>
    </w:p>
    <w:p w14:paraId="15173E87" w14:textId="77777777"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 </w:t>
      </w:r>
      <w:commentRangeStart w:id="20"/>
      <w:proofErr w:type="spellStart"/>
      <w:r>
        <w:t>yarrr</w:t>
      </w:r>
      <w:proofErr w:type="spellEnd"/>
      <w:r>
        <w:t xml:space="preserve"> </w:t>
      </w:r>
      <w:commentRangeEnd w:id="20"/>
      <w:r>
        <w:rPr>
          <w:rStyle w:val="CommentReference"/>
        </w:rPr>
        <w:commentReference w:id="20"/>
      </w:r>
      <w:r>
        <w:t xml:space="preserve">v0.1.5, </w:t>
      </w:r>
      <w:commentRangeStart w:id="21"/>
      <w:proofErr w:type="spellStart"/>
      <w:r>
        <w:t>viridis</w:t>
      </w:r>
      <w:proofErr w:type="spellEnd"/>
      <w:r>
        <w:t xml:space="preserve"> </w:t>
      </w:r>
      <w:commentRangeEnd w:id="21"/>
      <w:r>
        <w:rPr>
          <w:rStyle w:val="CommentReference"/>
        </w:rPr>
        <w:commentReference w:id="21"/>
      </w:r>
      <w:r>
        <w:t xml:space="preserve">v0.5.1, </w:t>
      </w:r>
      <w:commentRangeStart w:id="22"/>
      <w:proofErr w:type="spellStart"/>
      <w:r>
        <w:t>eegUtils</w:t>
      </w:r>
      <w:proofErr w:type="spellEnd"/>
      <w:r>
        <w:t xml:space="preserve"> </w:t>
      </w:r>
      <w:commentRangeEnd w:id="22"/>
      <w:r>
        <w:rPr>
          <w:rStyle w:val="CommentReference"/>
        </w:rPr>
        <w:commentReference w:id="22"/>
      </w:r>
      <w:r>
        <w:t>v0.2.0,</w:t>
      </w:r>
      <w:r w:rsidRPr="0044078F">
        <w:t xml:space="preserve"> </w:t>
      </w:r>
      <w:proofErr w:type="spellStart"/>
      <w:r w:rsidRPr="0044078F">
        <w:t>brmstools</w:t>
      </w:r>
      <w:proofErr w:type="spellEnd"/>
      <w:r>
        <w:t>,</w:t>
      </w:r>
      <w:r w:rsidRPr="0044078F">
        <w:t xml:space="preserve"> BEST</w:t>
      </w:r>
      <w:r>
        <w:t>;</w:t>
      </w:r>
    </w:p>
    <w:p w14:paraId="37C68A79" w14:textId="77777777" w:rsidR="004D7EBB" w:rsidRDefault="004D7EBB" w:rsidP="004D7EBB">
      <w:pPr>
        <w:spacing w:line="480" w:lineRule="auto"/>
        <w:ind w:firstLine="284"/>
        <w:jc w:val="both"/>
      </w:pPr>
      <w:r>
        <w:t>•</w:t>
      </w:r>
      <w:r>
        <w:tab/>
        <w:t xml:space="preserve">report generation: </w:t>
      </w:r>
      <w:commentRangeStart w:id="23"/>
      <w:proofErr w:type="spellStart"/>
      <w:r>
        <w:t>pacman</w:t>
      </w:r>
      <w:proofErr w:type="spellEnd"/>
      <w:r>
        <w:t xml:space="preserve"> </w:t>
      </w:r>
      <w:commentRangeEnd w:id="23"/>
      <w:r>
        <w:rPr>
          <w:rStyle w:val="CommentReference"/>
        </w:rPr>
        <w:commentReference w:id="23"/>
      </w:r>
      <w:r>
        <w:t xml:space="preserve">v0.4.6, </w:t>
      </w:r>
      <w:commentRangeStart w:id="24"/>
      <w:proofErr w:type="spellStart"/>
      <w:r>
        <w:t>knitr</w:t>
      </w:r>
      <w:proofErr w:type="spellEnd"/>
      <w:r>
        <w:t xml:space="preserve"> </w:t>
      </w:r>
      <w:commentRangeEnd w:id="24"/>
      <w:r>
        <w:rPr>
          <w:rStyle w:val="CommentReference"/>
        </w:rPr>
        <w:commentReference w:id="24"/>
      </w:r>
      <w:r>
        <w:t>v1.20.</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5"/>
      <w:r>
        <w:t xml:space="preserve">Dr. Inez </w:t>
      </w:r>
      <w:proofErr w:type="spellStart"/>
      <w:r>
        <w:t>Greven</w:t>
      </w:r>
      <w:proofErr w:type="spellEnd"/>
      <w:r>
        <w:t xml:space="preserve"> </w:t>
      </w:r>
      <w:commentRangeEnd w:id="25"/>
      <w:r>
        <w:rPr>
          <w:rStyle w:val="CommentReference"/>
        </w:rPr>
        <w:commentReference w:id="25"/>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6"/>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6"/>
      <w:r w:rsidR="000A774E">
        <w:rPr>
          <w:rStyle w:val="CommentReference"/>
        </w:rPr>
        <w:commentReference w:id="26"/>
      </w:r>
      <w:r w:rsidRPr="0002004A">
        <w:rPr>
          <w:rFonts w:eastAsia="Times New Roman"/>
          <w:szCs w:val="24"/>
        </w:rPr>
        <w:t xml:space="preserve">, and analysis scripts are available </w:t>
      </w:r>
      <w:commentRangeStart w:id="27"/>
      <w:r w:rsidR="00054E36">
        <w:rPr>
          <w:rFonts w:eastAsia="Times New Roman"/>
          <w:szCs w:val="24"/>
        </w:rPr>
        <w:t>at</w:t>
      </w:r>
      <w:commentRangeEnd w:id="27"/>
      <w:r w:rsidR="000A774E">
        <w:rPr>
          <w:rStyle w:val="CommentReference"/>
        </w:rPr>
        <w:commentReference w:id="27"/>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28"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24"/>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065242E8" w14:textId="3164FFD1" w:rsidR="00A74EFB" w:rsidRPr="00A74EFB" w:rsidRDefault="009214B6" w:rsidP="00A74EF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A74EFB" w:rsidRPr="00A74EFB">
        <w:rPr>
          <w:noProof/>
          <w:szCs w:val="24"/>
        </w:rPr>
        <w:t xml:space="preserve">Andersen, S. K., &amp; Müller, M. M. (2010). Behavioral performance follows the time course of neural facilitation and suppression during cued shifts of feature-selective attention. </w:t>
      </w:r>
      <w:r w:rsidR="00A74EFB" w:rsidRPr="00A74EFB">
        <w:rPr>
          <w:i/>
          <w:iCs/>
          <w:noProof/>
          <w:szCs w:val="24"/>
        </w:rPr>
        <w:t>Proceedings of the National Academy of Sciences of the United States of America</w:t>
      </w:r>
      <w:r w:rsidR="00A74EFB" w:rsidRPr="00A74EFB">
        <w:rPr>
          <w:noProof/>
          <w:szCs w:val="24"/>
        </w:rPr>
        <w:t xml:space="preserve">, </w:t>
      </w:r>
      <w:r w:rsidR="00A74EFB" w:rsidRPr="00A74EFB">
        <w:rPr>
          <w:i/>
          <w:iCs/>
          <w:noProof/>
          <w:szCs w:val="24"/>
        </w:rPr>
        <w:t>107</w:t>
      </w:r>
      <w:r w:rsidR="00A74EFB" w:rsidRPr="00A74EFB">
        <w:rPr>
          <w:noProof/>
          <w:szCs w:val="24"/>
        </w:rPr>
        <w:t>(31), 13878–13882. https://doi.org/10.1073/pnas.1002436107</w:t>
      </w:r>
    </w:p>
    <w:p w14:paraId="1CDD677F"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en, S. K., Müller, M. M., &amp; Hillyard, S. A. (2012). Tracking the allocation of attention in visual scenes with steady-state evoked potentials. In </w:t>
      </w:r>
      <w:r w:rsidRPr="00A74EFB">
        <w:rPr>
          <w:i/>
          <w:iCs/>
          <w:noProof/>
          <w:szCs w:val="24"/>
        </w:rPr>
        <w:t>Cognitive neuroscience of attention</w:t>
      </w:r>
      <w:r w:rsidRPr="00A74EFB">
        <w:rPr>
          <w:noProof/>
          <w:szCs w:val="24"/>
        </w:rPr>
        <w:t xml:space="preserve"> (pp. 197–216).</w:t>
      </w:r>
    </w:p>
    <w:p w14:paraId="74D822D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on, B. A. (2016). The attention habit: How reward learning shapes attentional selection. </w:t>
      </w:r>
      <w:r w:rsidRPr="00A74EFB">
        <w:rPr>
          <w:i/>
          <w:iCs/>
          <w:noProof/>
          <w:szCs w:val="24"/>
        </w:rPr>
        <w:t>Annals of the New York Academy of Sciences</w:t>
      </w:r>
      <w:r w:rsidRPr="00A74EFB">
        <w:rPr>
          <w:noProof/>
          <w:szCs w:val="24"/>
        </w:rPr>
        <w:t xml:space="preserve">, </w:t>
      </w:r>
      <w:r w:rsidRPr="00A74EFB">
        <w:rPr>
          <w:i/>
          <w:iCs/>
          <w:noProof/>
          <w:szCs w:val="24"/>
        </w:rPr>
        <w:t>1369</w:t>
      </w:r>
      <w:r w:rsidRPr="00A74EFB">
        <w:rPr>
          <w:noProof/>
          <w:szCs w:val="24"/>
        </w:rPr>
        <w:t>(1), 24–39. https://doi.org/10.1111/nyas.12957</w:t>
      </w:r>
    </w:p>
    <w:p w14:paraId="22BE6D2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Bürkner, P.-C. (2016). brms: An R package for Bayesian multilevel models using Stan. </w:t>
      </w:r>
      <w:r w:rsidRPr="00A74EFB">
        <w:rPr>
          <w:i/>
          <w:iCs/>
          <w:noProof/>
          <w:szCs w:val="24"/>
        </w:rPr>
        <w:t>Journal of Statistical Software</w:t>
      </w:r>
      <w:r w:rsidRPr="00A74EFB">
        <w:rPr>
          <w:noProof/>
          <w:szCs w:val="24"/>
        </w:rPr>
        <w:t xml:space="preserve">, </w:t>
      </w:r>
      <w:r w:rsidRPr="00A74EFB">
        <w:rPr>
          <w:i/>
          <w:iCs/>
          <w:noProof/>
          <w:szCs w:val="24"/>
        </w:rPr>
        <w:t>80</w:t>
      </w:r>
      <w:r w:rsidRPr="00A74EFB">
        <w:rPr>
          <w:noProof/>
          <w:szCs w:val="24"/>
        </w:rPr>
        <w:t>(1), 1–28.</w:t>
      </w:r>
    </w:p>
    <w:p w14:paraId="7E6F189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arpenter, B., Gelman, A., Hoffman, M., Lee, D., Goodrich, B., Betancourt, M., … Riddell, A. (2016). Stan: A probabilistic programming language. </w:t>
      </w:r>
      <w:r w:rsidRPr="00A74EFB">
        <w:rPr>
          <w:i/>
          <w:iCs/>
          <w:noProof/>
          <w:szCs w:val="24"/>
        </w:rPr>
        <w:t>Journal of Statistical Software</w:t>
      </w:r>
      <w:r w:rsidRPr="00A74EFB">
        <w:rPr>
          <w:noProof/>
          <w:szCs w:val="24"/>
        </w:rPr>
        <w:t xml:space="preserve">, </w:t>
      </w:r>
      <w:r w:rsidRPr="00A74EFB">
        <w:rPr>
          <w:i/>
          <w:iCs/>
          <w:noProof/>
          <w:szCs w:val="24"/>
        </w:rPr>
        <w:t>2</w:t>
      </w:r>
      <w:r w:rsidRPr="00A74EFB">
        <w:rPr>
          <w:noProof/>
          <w:szCs w:val="24"/>
        </w:rPr>
        <w:t>(20), 1–37.</w:t>
      </w:r>
    </w:p>
    <w:p w14:paraId="070FFA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elazzi, L., Perlato, A., Santandrea, E., &amp; Della Libera, C. (2013). Rewards teach visual selective attention. </w:t>
      </w:r>
      <w:r w:rsidRPr="00A74EFB">
        <w:rPr>
          <w:i/>
          <w:iCs/>
          <w:noProof/>
          <w:szCs w:val="24"/>
        </w:rPr>
        <w:t>Vision Research</w:t>
      </w:r>
      <w:r w:rsidRPr="00A74EFB">
        <w:rPr>
          <w:noProof/>
          <w:szCs w:val="24"/>
        </w:rPr>
        <w:t xml:space="preserve">, </w:t>
      </w:r>
      <w:r w:rsidRPr="00A74EFB">
        <w:rPr>
          <w:i/>
          <w:iCs/>
          <w:noProof/>
          <w:szCs w:val="24"/>
        </w:rPr>
        <w:t>85</w:t>
      </w:r>
      <w:r w:rsidRPr="00A74EFB">
        <w:rPr>
          <w:noProof/>
          <w:szCs w:val="24"/>
        </w:rPr>
        <w:t>, 58–62. https://doi.org/10.1016/j.visres.2012.12.005</w:t>
      </w:r>
    </w:p>
    <w:p w14:paraId="0B0AEF9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un, M. M., Golomb, J. D., &amp; Turk-Browne, N. B. (2011). A Taxonomy of External and Internal Attention. </w:t>
      </w:r>
      <w:r w:rsidRPr="00A74EFB">
        <w:rPr>
          <w:i/>
          <w:iCs/>
          <w:noProof/>
          <w:szCs w:val="24"/>
        </w:rPr>
        <w:t>Annual Review of Psychology</w:t>
      </w:r>
      <w:r w:rsidRPr="00A74EFB">
        <w:rPr>
          <w:noProof/>
          <w:szCs w:val="24"/>
        </w:rPr>
        <w:t xml:space="preserve">, </w:t>
      </w:r>
      <w:r w:rsidRPr="00A74EFB">
        <w:rPr>
          <w:i/>
          <w:iCs/>
          <w:noProof/>
          <w:szCs w:val="24"/>
        </w:rPr>
        <w:t>62</w:t>
      </w:r>
      <w:r w:rsidRPr="00A74EFB">
        <w:rPr>
          <w:noProof/>
          <w:szCs w:val="24"/>
        </w:rPr>
        <w:t>(1), 73–101. https://doi.org/10.1146/annurev.psych.093008.100427</w:t>
      </w:r>
    </w:p>
    <w:p w14:paraId="3D95AEC6"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Della Libera, C., &amp; Chelazzi, L. (2009). Learning to attend and to ignore is a matter of gains and losses. </w:t>
      </w:r>
      <w:r w:rsidRPr="00A74EFB">
        <w:rPr>
          <w:i/>
          <w:iCs/>
          <w:noProof/>
          <w:szCs w:val="24"/>
        </w:rPr>
        <w:t>Psychological Science</w:t>
      </w:r>
      <w:r w:rsidRPr="00A74EFB">
        <w:rPr>
          <w:noProof/>
          <w:szCs w:val="24"/>
        </w:rPr>
        <w:t xml:space="preserve">, </w:t>
      </w:r>
      <w:r w:rsidRPr="00A74EFB">
        <w:rPr>
          <w:i/>
          <w:iCs/>
          <w:noProof/>
          <w:szCs w:val="24"/>
        </w:rPr>
        <w:t>20</w:t>
      </w:r>
      <w:r w:rsidRPr="00A74EFB">
        <w:rPr>
          <w:noProof/>
          <w:szCs w:val="24"/>
        </w:rPr>
        <w:t>(6), 778–784. https://doi.org/10.1111/j.1467-9280.2009.02360.x</w:t>
      </w:r>
    </w:p>
    <w:p w14:paraId="325EA9A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lastRenderedPageBreak/>
        <w:t xml:space="preserve">Desimone, R., &amp; Duncan, J. (1995). Neural Mechanisms of Selective Visual. </w:t>
      </w:r>
      <w:r w:rsidRPr="00A74EFB">
        <w:rPr>
          <w:i/>
          <w:iCs/>
          <w:noProof/>
          <w:szCs w:val="24"/>
        </w:rPr>
        <w:t>Annual Review of Neuroscience</w:t>
      </w:r>
      <w:r w:rsidRPr="00A74EFB">
        <w:rPr>
          <w:noProof/>
          <w:szCs w:val="24"/>
        </w:rPr>
        <w:t xml:space="preserve">, </w:t>
      </w:r>
      <w:r w:rsidRPr="00A74EFB">
        <w:rPr>
          <w:i/>
          <w:iCs/>
          <w:noProof/>
          <w:szCs w:val="24"/>
        </w:rPr>
        <w:t>18</w:t>
      </w:r>
      <w:r w:rsidRPr="00A74EFB">
        <w:rPr>
          <w:noProof/>
          <w:szCs w:val="24"/>
        </w:rPr>
        <w:t>(1), 193–222. https://doi.org/10.1146/annurev.ne.18.030195.001205</w:t>
      </w:r>
    </w:p>
    <w:p w14:paraId="749EA5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ailing, M., &amp; Theeuwes, J. (2017). Selection history: How reward modulates selectivity of visual attention. </w:t>
      </w:r>
      <w:r w:rsidRPr="00A74EFB">
        <w:rPr>
          <w:i/>
          <w:iCs/>
          <w:noProof/>
          <w:szCs w:val="24"/>
        </w:rPr>
        <w:t>Psychonomic Bulletin and Review</w:t>
      </w:r>
      <w:r w:rsidRPr="00A74EFB">
        <w:rPr>
          <w:noProof/>
          <w:szCs w:val="24"/>
        </w:rPr>
        <w:t>, 1–25. https://doi.org/10.3758/s13423-017-1380-y</w:t>
      </w:r>
    </w:p>
    <w:p w14:paraId="0541520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ranken, I. H. A., Muris, P., &amp; Rassin, E. (2005). Psychometric properties of the Dutch BIS/BAS scales. </w:t>
      </w:r>
      <w:r w:rsidRPr="00A74EFB">
        <w:rPr>
          <w:i/>
          <w:iCs/>
          <w:noProof/>
          <w:szCs w:val="24"/>
        </w:rPr>
        <w:t>Journal of Psychopathology and Behavioral Assessment</w:t>
      </w:r>
      <w:r w:rsidRPr="00A74EFB">
        <w:rPr>
          <w:noProof/>
          <w:szCs w:val="24"/>
        </w:rPr>
        <w:t xml:space="preserve">, </w:t>
      </w:r>
      <w:r w:rsidRPr="00A74EFB">
        <w:rPr>
          <w:i/>
          <w:iCs/>
          <w:noProof/>
          <w:szCs w:val="24"/>
        </w:rPr>
        <w:t>27</w:t>
      </w:r>
      <w:r w:rsidRPr="00A74EFB">
        <w:rPr>
          <w:noProof/>
          <w:szCs w:val="24"/>
        </w:rPr>
        <w:t>(1), 25–30. https://doi.org/10.1007/s10862-005-3262-2</w:t>
      </w:r>
    </w:p>
    <w:p w14:paraId="35F3FD7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Gelman, A., Goodrich, B., Gabry, J., &amp; Ali, I. (2017). R-squared for Bayesian regression models. </w:t>
      </w:r>
      <w:r w:rsidRPr="00A74EFB">
        <w:rPr>
          <w:i/>
          <w:iCs/>
          <w:noProof/>
          <w:szCs w:val="24"/>
        </w:rPr>
        <w:t>Unpublished via Http://Www. Stat. Columbia. Edu/~ Gelman/Research/Unpublished.</w:t>
      </w:r>
      <w:r w:rsidRPr="00A74EFB">
        <w:rPr>
          <w:noProof/>
          <w:szCs w:val="24"/>
        </w:rPr>
        <w:t xml:space="preserve"> Retrieved from http://www.stat.columbia.edu/~gelman/research/unpublished/bayes_R2.pdf</w:t>
      </w:r>
    </w:p>
    <w:p w14:paraId="6C4F261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6531B0">
        <w:rPr>
          <w:noProof/>
          <w:szCs w:val="24"/>
          <w:lang w:val="nl-BE"/>
        </w:rPr>
        <w:t xml:space="preserve">Gelman, A., &amp; Rubin, D. B. (1992). </w:t>
      </w:r>
      <w:r w:rsidRPr="00A74EFB">
        <w:rPr>
          <w:noProof/>
          <w:szCs w:val="24"/>
        </w:rPr>
        <w:t xml:space="preserve">Inference from Iterative Simulation Using Multiple Sequences. </w:t>
      </w:r>
      <w:r w:rsidRPr="00A74EFB">
        <w:rPr>
          <w:i/>
          <w:iCs/>
          <w:noProof/>
          <w:szCs w:val="24"/>
        </w:rPr>
        <w:t>Statistical Science</w:t>
      </w:r>
      <w:r w:rsidRPr="00A74EFB">
        <w:rPr>
          <w:noProof/>
          <w:szCs w:val="24"/>
        </w:rPr>
        <w:t xml:space="preserve">, </w:t>
      </w:r>
      <w:r w:rsidRPr="00A74EFB">
        <w:rPr>
          <w:i/>
          <w:iCs/>
          <w:noProof/>
          <w:szCs w:val="24"/>
        </w:rPr>
        <w:t>7</w:t>
      </w:r>
      <w:r w:rsidRPr="00A74EFB">
        <w:rPr>
          <w:noProof/>
          <w:szCs w:val="24"/>
        </w:rPr>
        <w:t>(4), 457–472. https://doi.org/10.1214/ss/1177011136</w:t>
      </w:r>
    </w:p>
    <w:p w14:paraId="3375A0E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Kruschke, J. K. (2014). </w:t>
      </w:r>
      <w:r w:rsidRPr="00A74EFB">
        <w:rPr>
          <w:i/>
          <w:iCs/>
          <w:noProof/>
          <w:szCs w:val="24"/>
        </w:rPr>
        <w:t>Doing Bayesian data analysis: A tutorial with R, JAGS, and Stan, second edition</w:t>
      </w:r>
      <w:r w:rsidRPr="00A74EFB">
        <w:rPr>
          <w:noProof/>
          <w:szCs w:val="24"/>
        </w:rPr>
        <w:t xml:space="preserve">. </w:t>
      </w:r>
      <w:r w:rsidRPr="00A74EFB">
        <w:rPr>
          <w:i/>
          <w:iCs/>
          <w:noProof/>
          <w:szCs w:val="24"/>
        </w:rPr>
        <w:t>Doing Bayesian Data Analysis: A Tutorial with R, JAGS, and Stan, Second Edition</w:t>
      </w:r>
      <w:r w:rsidRPr="00A74EFB">
        <w:rPr>
          <w:noProof/>
          <w:szCs w:val="24"/>
        </w:rPr>
        <w:t xml:space="preserve"> (2nd ed.). Elsevier Inc. https://doi.org/10.1016/B978-0-12-405888-0.09999-2</w:t>
      </w:r>
    </w:p>
    <w:p w14:paraId="42AB196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aunsell, J. H. R. (2004). Neuronal representations of cognitive state: Reward or attention? </w:t>
      </w:r>
      <w:r w:rsidRPr="00A74EFB">
        <w:rPr>
          <w:i/>
          <w:iCs/>
          <w:noProof/>
          <w:szCs w:val="24"/>
        </w:rPr>
        <w:t>Trends in Cognitive Sciences</w:t>
      </w:r>
      <w:r w:rsidRPr="00A74EFB">
        <w:rPr>
          <w:noProof/>
          <w:szCs w:val="24"/>
        </w:rPr>
        <w:t xml:space="preserve">, </w:t>
      </w:r>
      <w:r w:rsidRPr="00A74EFB">
        <w:rPr>
          <w:i/>
          <w:iCs/>
          <w:noProof/>
          <w:szCs w:val="24"/>
        </w:rPr>
        <w:t>8</w:t>
      </w:r>
      <w:r w:rsidRPr="00A74EFB">
        <w:rPr>
          <w:noProof/>
          <w:szCs w:val="24"/>
        </w:rPr>
        <w:t>(6), 261–265. https://doi.org/10.1016/j.tics.2004.04.003</w:t>
      </w:r>
    </w:p>
    <w:p w14:paraId="38F99F6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uller, M. M., Andersen, S., Trujillo, N. J., Valdes-Sosa, P., Malinowski, P., &amp; Hillyard, S. A. (2006). Feature-selective attention enhances color signals in early visual areas of the human brain. </w:t>
      </w:r>
      <w:r w:rsidRPr="00A74EFB">
        <w:rPr>
          <w:i/>
          <w:iCs/>
          <w:noProof/>
          <w:szCs w:val="24"/>
        </w:rPr>
        <w:t>Proceedings of the National Academy of Sciences</w:t>
      </w:r>
      <w:r w:rsidRPr="00A74EFB">
        <w:rPr>
          <w:noProof/>
          <w:szCs w:val="24"/>
        </w:rPr>
        <w:t xml:space="preserve">, </w:t>
      </w:r>
      <w:r w:rsidRPr="00A74EFB">
        <w:rPr>
          <w:i/>
          <w:iCs/>
          <w:noProof/>
          <w:szCs w:val="24"/>
        </w:rPr>
        <w:t>103</w:t>
      </w:r>
      <w:r w:rsidRPr="00A74EFB">
        <w:rPr>
          <w:noProof/>
          <w:szCs w:val="24"/>
        </w:rPr>
        <w:t>(38), 14250–14254. https://doi.org/10.1073/pnas.0606668103</w:t>
      </w:r>
    </w:p>
    <w:p w14:paraId="5B65850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Norcia, A. M., Appelbaum, L. G., Ales, J. M., Cottereau, B. R., &amp; Rossion, B. (2015). The steady-state visual evoked potential in vision research : A review. </w:t>
      </w:r>
      <w:r w:rsidRPr="00A74EFB">
        <w:rPr>
          <w:i/>
          <w:iCs/>
          <w:noProof/>
          <w:szCs w:val="24"/>
        </w:rPr>
        <w:t>Journal of Vision</w:t>
      </w:r>
      <w:r w:rsidRPr="00A74EFB">
        <w:rPr>
          <w:noProof/>
          <w:szCs w:val="24"/>
        </w:rPr>
        <w:t xml:space="preserve">, </w:t>
      </w:r>
      <w:r w:rsidRPr="00A74EFB">
        <w:rPr>
          <w:i/>
          <w:iCs/>
          <w:noProof/>
          <w:szCs w:val="24"/>
        </w:rPr>
        <w:t>15</w:t>
      </w:r>
      <w:r w:rsidRPr="00A74EFB">
        <w:rPr>
          <w:noProof/>
          <w:szCs w:val="24"/>
        </w:rPr>
        <w:t xml:space="preserve">(6), </w:t>
      </w:r>
      <w:r w:rsidRPr="00A74EFB">
        <w:rPr>
          <w:noProof/>
          <w:szCs w:val="24"/>
        </w:rPr>
        <w:lastRenderedPageBreak/>
        <w:t>1–46. https://doi.org/10.1167/15.6.4.doi</w:t>
      </w:r>
    </w:p>
    <w:p w14:paraId="60ADC12C"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Roelfsema, P. R., van Ooyen, A., &amp; Watanabe, T. (2010). Perceptual learning rules based on reinforcers and attention. </w:t>
      </w:r>
      <w:r w:rsidRPr="00A74EFB">
        <w:rPr>
          <w:i/>
          <w:iCs/>
          <w:noProof/>
          <w:szCs w:val="24"/>
        </w:rPr>
        <w:t>Trends in Cognitive Sciences</w:t>
      </w:r>
      <w:r w:rsidRPr="00A74EFB">
        <w:rPr>
          <w:noProof/>
          <w:szCs w:val="24"/>
        </w:rPr>
        <w:t xml:space="preserve">, </w:t>
      </w:r>
      <w:r w:rsidRPr="00A74EFB">
        <w:rPr>
          <w:i/>
          <w:iCs/>
          <w:noProof/>
          <w:szCs w:val="24"/>
        </w:rPr>
        <w:t>14</w:t>
      </w:r>
      <w:r w:rsidRPr="00A74EFB">
        <w:rPr>
          <w:noProof/>
          <w:szCs w:val="24"/>
        </w:rPr>
        <w:t>(2), 64–71. https://doi.org/10.1016/j.tics.2009.11.005</w:t>
      </w:r>
    </w:p>
    <w:p w14:paraId="04D8AE7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Van der Does, A. J. W. (2002). </w:t>
      </w:r>
      <w:r w:rsidRPr="006531B0">
        <w:rPr>
          <w:i/>
          <w:iCs/>
          <w:noProof/>
          <w:szCs w:val="24"/>
          <w:lang w:val="nl-BE"/>
        </w:rPr>
        <w:t xml:space="preserve">Handleiding bij de Nederlandse versie van beck depression inventory—second edition (BDI-II-NL). </w:t>
      </w:r>
      <w:r w:rsidRPr="00A74EFB">
        <w:rPr>
          <w:i/>
          <w:iCs/>
          <w:noProof/>
          <w:szCs w:val="24"/>
        </w:rPr>
        <w:t>[The Dutch version of the Beck depression inventory].</w:t>
      </w:r>
      <w:r w:rsidRPr="00A74EFB">
        <w:rPr>
          <w:noProof/>
          <w:szCs w:val="24"/>
        </w:rPr>
        <w:t xml:space="preserve"> Amsterdam: Harcourt.</w:t>
      </w:r>
    </w:p>
    <w:p w14:paraId="07A90FC1" w14:textId="77777777" w:rsidR="00A74EFB" w:rsidRPr="00A74EFB" w:rsidRDefault="00A74EFB" w:rsidP="00A74EFB">
      <w:pPr>
        <w:widowControl w:val="0"/>
        <w:autoSpaceDE w:val="0"/>
        <w:autoSpaceDN w:val="0"/>
        <w:adjustRightInd w:val="0"/>
        <w:spacing w:after="0" w:line="480" w:lineRule="auto"/>
        <w:ind w:left="480" w:hanging="480"/>
        <w:rPr>
          <w:noProof/>
        </w:rPr>
      </w:pPr>
      <w:r w:rsidRPr="00A74EFB">
        <w:rPr>
          <w:noProof/>
          <w:szCs w:val="24"/>
        </w:rPr>
        <w:t xml:space="preserve">Watanabe, S. (2010). Asymptotic Equivalence of Bayes Cross Validation and Widely Applicable Information Criterion in Singular Learning Theory, </w:t>
      </w:r>
      <w:r w:rsidRPr="00A74EFB">
        <w:rPr>
          <w:i/>
          <w:iCs/>
          <w:noProof/>
          <w:szCs w:val="24"/>
        </w:rPr>
        <w:t>11</w:t>
      </w:r>
      <w:r w:rsidRPr="00A74EFB">
        <w:rPr>
          <w:noProof/>
          <w:szCs w:val="24"/>
        </w:rPr>
        <w:t>, 3571–3594. Retrieved from http://arxiv.org/abs/1004.2316</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25"/>
      <w:headerReference w:type="first" r:id="rId26"/>
      <w:footerReference w:type="first" r:id="rId27"/>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7-16T14:00:00Z" w:initials="AS">
    <w:p w14:paraId="37E5F6D9" w14:textId="68C48251" w:rsidR="00B92561" w:rsidRDefault="00B92561">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1" w:author="Antonio Schettino" w:date="2018-07-16T12:50:00Z" w:initials="AS">
    <w:p w14:paraId="1800D1A6" w14:textId="7EC6771B" w:rsidR="00B92561" w:rsidRDefault="00B92561">
      <w:pPr>
        <w:pStyle w:val="CommentText"/>
      </w:pPr>
      <w:r>
        <w:rPr>
          <w:rStyle w:val="CommentReference"/>
        </w:rPr>
        <w:annotationRef/>
      </w:r>
      <w:r>
        <w:t>Do I remember correctly? Or perhaps it was only low-pass at 100 Hz?</w:t>
      </w:r>
    </w:p>
  </w:comment>
  <w:comment w:id="2" w:author="Antonio Schettino" w:date="2018-07-16T11:46:00Z" w:initials="AS">
    <w:p w14:paraId="63F074A8" w14:textId="758297B6" w:rsidR="00B92561" w:rsidRDefault="00B92561">
      <w:pPr>
        <w:pStyle w:val="CommentText"/>
      </w:pPr>
      <w:r>
        <w:rPr>
          <w:rStyle w:val="CommentReference"/>
        </w:rPr>
        <w:annotationRef/>
      </w:r>
      <w:r>
        <w:t>REFERENCE:</w:t>
      </w:r>
    </w:p>
    <w:p w14:paraId="2E032A3D" w14:textId="3134407B" w:rsidR="00B92561" w:rsidRDefault="00B92561">
      <w:pPr>
        <w:pStyle w:val="CommentText"/>
      </w:pPr>
    </w:p>
    <w:p w14:paraId="3C9A7471" w14:textId="0B4E9D43" w:rsidR="00B92561" w:rsidRDefault="00B92561"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3" w:author="Antonio Schettino" w:date="2018-07-16T11:51:00Z" w:initials="AS">
    <w:p w14:paraId="45CB1C85" w14:textId="6C9AFE48" w:rsidR="00B92561" w:rsidRDefault="00B92561">
      <w:pPr>
        <w:pStyle w:val="CommentText"/>
      </w:pPr>
      <w:r>
        <w:rPr>
          <w:rStyle w:val="CommentReference"/>
        </w:rPr>
        <w:annotationRef/>
      </w:r>
      <w:r>
        <w:t>REFERENCE:</w:t>
      </w:r>
    </w:p>
    <w:p w14:paraId="2C3C2257" w14:textId="18D78B1F" w:rsidR="00B92561" w:rsidRDefault="00B92561">
      <w:pPr>
        <w:pStyle w:val="CommentText"/>
      </w:pPr>
    </w:p>
    <w:p w14:paraId="2000EFDE" w14:textId="25015EAF" w:rsidR="00B92561" w:rsidRDefault="00B92561">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4" w:author="Antonio Schettino" w:date="2018-07-16T11:52:00Z" w:initials="AS">
    <w:p w14:paraId="4EF046F5" w14:textId="77777777" w:rsidR="00B92561" w:rsidRDefault="00B92561" w:rsidP="00D8304B">
      <w:pPr>
        <w:pStyle w:val="CommentText"/>
      </w:pPr>
      <w:r>
        <w:rPr>
          <w:rStyle w:val="CommentReference"/>
        </w:rPr>
        <w:annotationRef/>
      </w:r>
      <w:r>
        <w:t>REFERENCE:</w:t>
      </w:r>
    </w:p>
    <w:p w14:paraId="72DF10D3" w14:textId="77777777" w:rsidR="00B92561" w:rsidRDefault="00B92561" w:rsidP="00D8304B">
      <w:pPr>
        <w:pStyle w:val="CommentText"/>
      </w:pPr>
    </w:p>
    <w:p w14:paraId="7295571A" w14:textId="77777777" w:rsidR="00B92561" w:rsidRDefault="00B92561"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5" w:author="Antonio Schettino" w:date="2018-07-16T12:07:00Z" w:initials="AS">
    <w:p w14:paraId="35AF49BD" w14:textId="77777777" w:rsidR="00B92561" w:rsidRDefault="00B92561" w:rsidP="001140A2">
      <w:pPr>
        <w:pStyle w:val="CommentText"/>
      </w:pPr>
      <w:r>
        <w:rPr>
          <w:rStyle w:val="CommentReference"/>
        </w:rPr>
        <w:annotationRef/>
      </w:r>
      <w:r>
        <w:t>REFERENCE:</w:t>
      </w:r>
    </w:p>
    <w:p w14:paraId="20ACA943" w14:textId="77777777" w:rsidR="00B92561" w:rsidRDefault="00B92561" w:rsidP="001140A2">
      <w:pPr>
        <w:pStyle w:val="CommentText"/>
      </w:pPr>
    </w:p>
    <w:p w14:paraId="1AE6290A" w14:textId="77777777" w:rsidR="00B92561" w:rsidRDefault="00B92561"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6" w:author="Antonio Schettino" w:date="2018-07-16T12:01:00Z" w:initials="AS">
    <w:p w14:paraId="709FB49C" w14:textId="77777777" w:rsidR="00B92561" w:rsidRDefault="00B92561" w:rsidP="00D8304B">
      <w:pPr>
        <w:pStyle w:val="CommentText"/>
      </w:pPr>
      <w:r>
        <w:rPr>
          <w:rStyle w:val="CommentReference"/>
        </w:rPr>
        <w:annotationRef/>
      </w:r>
      <w:r>
        <w:t>REFERENCE:</w:t>
      </w:r>
    </w:p>
    <w:p w14:paraId="39E0C733" w14:textId="77777777" w:rsidR="00B92561" w:rsidRDefault="00B92561" w:rsidP="00D8304B">
      <w:pPr>
        <w:pStyle w:val="CommentText"/>
      </w:pPr>
    </w:p>
    <w:p w14:paraId="7F46B32F" w14:textId="77777777" w:rsidR="00B92561" w:rsidRDefault="00B92561"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7" w:author="Antonio Schettino" w:date="2018-07-16T12:31:00Z" w:initials="AS">
    <w:p w14:paraId="3ABA645C" w14:textId="65E5CCC9" w:rsidR="00B92561" w:rsidRDefault="00B92561">
      <w:pPr>
        <w:pStyle w:val="CommentText"/>
      </w:pPr>
      <w:r>
        <w:rPr>
          <w:rStyle w:val="CommentReference"/>
        </w:rPr>
        <w:annotationRef/>
      </w:r>
      <w:r>
        <w:t>Update with link to pre-processing script</w:t>
      </w:r>
    </w:p>
  </w:comment>
  <w:comment w:id="8" w:author="Antonio Schettino" w:date="2018-07-16T14:10:00Z" w:initials="AS">
    <w:p w14:paraId="74CFE663" w14:textId="739EDF26" w:rsidR="00B92561" w:rsidRDefault="00B92561">
      <w:pPr>
        <w:pStyle w:val="CommentText"/>
      </w:pPr>
      <w:r>
        <w:rPr>
          <w:rStyle w:val="CommentReference"/>
        </w:rPr>
        <w:annotationRef/>
      </w:r>
      <w:r>
        <w:t>We should find better names for these labels…</w:t>
      </w:r>
    </w:p>
  </w:comment>
  <w:comment w:id="9" w:author="Ivan Grahek" w:date="2018-08-10T19:47:00Z" w:initials="IG">
    <w:p w14:paraId="171E3DC0" w14:textId="0B384FB2" w:rsidR="00B92561" w:rsidRDefault="00B92561">
      <w:pPr>
        <w:pStyle w:val="CommentText"/>
      </w:pPr>
      <w:r>
        <w:rPr>
          <w:rStyle w:val="CommentReference"/>
        </w:rPr>
        <w:annotationRef/>
      </w:r>
      <w:r>
        <w:t xml:space="preserve">Add a sentence on how the two frequencies were normalized. </w:t>
      </w:r>
    </w:p>
  </w:comment>
  <w:comment w:id="10" w:author="Antonio Schettino" w:date="2018-07-16T11:01:00Z" w:initials="AS">
    <w:p w14:paraId="08E7C77C" w14:textId="4853AEDE" w:rsidR="00B92561" w:rsidRDefault="00B92561">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B92561" w:rsidRDefault="00B92561">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1" w:author="Antonio Schettino" w:date="2018-07-16T11:04:00Z" w:initials="AS">
    <w:p w14:paraId="12338931" w14:textId="26B8EC0F" w:rsidR="00B92561" w:rsidRDefault="00B92561">
      <w:pPr>
        <w:pStyle w:val="CommentText"/>
      </w:pPr>
      <w:r>
        <w:rPr>
          <w:rStyle w:val="CommentReference"/>
        </w:rPr>
        <w:annotationRef/>
      </w:r>
      <w:r>
        <w:t>how to rename the conditions? This is incomprehensible…</w:t>
      </w:r>
    </w:p>
  </w:comment>
  <w:comment w:id="12" w:author="Ivan Grahek" w:date="2018-08-10T20:57:00Z" w:initials="IG">
    <w:p w14:paraId="19DE6DA3" w14:textId="4436DC99" w:rsidR="00B92561" w:rsidRDefault="00B92561">
      <w:pPr>
        <w:pStyle w:val="CommentText"/>
      </w:pPr>
      <w:r>
        <w:rPr>
          <w:rStyle w:val="CommentReference"/>
        </w:rPr>
        <w:annotationRef/>
      </w:r>
      <w:r>
        <w:t>This plot should always look exactly like the posterior plot</w:t>
      </w:r>
    </w:p>
  </w:comment>
  <w:comment w:id="13" w:author="Ivan Grahek" w:date="2018-08-10T20:33:00Z" w:initials="IG">
    <w:p w14:paraId="3B81D22F" w14:textId="3E88F1B8" w:rsidR="00B92561" w:rsidRDefault="00B92561">
      <w:pPr>
        <w:pStyle w:val="CommentText"/>
      </w:pPr>
      <w:r>
        <w:rPr>
          <w:rStyle w:val="CommentReference"/>
        </w:rPr>
        <w:annotationRef/>
      </w:r>
      <w:r>
        <w:t xml:space="preserve">Pirate plot only with the distribution and maybe the credible intervals </w:t>
      </w:r>
    </w:p>
  </w:comment>
  <w:comment w:id="14" w:author="Ivan Grahek" w:date="2018-08-17T12:04:00Z" w:initials="IG">
    <w:p w14:paraId="3BD3C21A" w14:textId="36BE5673" w:rsidR="00B92561" w:rsidRDefault="00B92561">
      <w:pPr>
        <w:pStyle w:val="CommentText"/>
      </w:pPr>
      <w:r>
        <w:rPr>
          <w:rStyle w:val="CommentReference"/>
        </w:rPr>
        <w:annotationRef/>
      </w:r>
      <w:r>
        <w:t>Make this figure</w:t>
      </w:r>
      <w:r w:rsidR="00F219CA">
        <w:t xml:space="preserve"> and think about adding stats here</w:t>
      </w:r>
    </w:p>
  </w:comment>
  <w:comment w:id="16" w:author="Antonio Schettino" w:date="2018-07-16T11:21:00Z" w:initials="AS">
    <w:p w14:paraId="637E6C43" w14:textId="77777777" w:rsidR="00B92561" w:rsidRDefault="00B92561" w:rsidP="004D7EBB">
      <w:pPr>
        <w:pStyle w:val="CommentText"/>
      </w:pPr>
      <w:r>
        <w:rPr>
          <w:rStyle w:val="CommentReference"/>
        </w:rPr>
        <w:annotationRef/>
      </w:r>
      <w:r>
        <w:t>REFERENCE:</w:t>
      </w:r>
    </w:p>
    <w:p w14:paraId="040C359D" w14:textId="77777777" w:rsidR="00B92561" w:rsidRDefault="00B92561" w:rsidP="004D7EBB">
      <w:pPr>
        <w:pStyle w:val="CommentText"/>
      </w:pPr>
    </w:p>
    <w:p w14:paraId="63717165" w14:textId="77777777" w:rsidR="00B92561" w:rsidRDefault="00B92561" w:rsidP="004D7EBB">
      <w:pPr>
        <w:pStyle w:val="CommentText"/>
      </w:pPr>
      <w:r w:rsidRPr="009D644F">
        <w:t>R Core Team. R: A Language and Environment for Statistical Computing. (R Foundation for Statistical Computing, 2017).</w:t>
      </w:r>
    </w:p>
  </w:comment>
  <w:comment w:id="17" w:author="Antonio Schettino" w:date="2018-07-16T11:21:00Z" w:initials="AS">
    <w:p w14:paraId="121813B9" w14:textId="77777777" w:rsidR="00B92561" w:rsidRDefault="00B92561" w:rsidP="004D7EBB">
      <w:pPr>
        <w:pStyle w:val="CommentText"/>
      </w:pPr>
      <w:r>
        <w:rPr>
          <w:rStyle w:val="CommentReference"/>
        </w:rPr>
        <w:annotationRef/>
      </w:r>
      <w:r>
        <w:t>REFERENCE:</w:t>
      </w:r>
    </w:p>
    <w:p w14:paraId="40B9667D" w14:textId="77777777" w:rsidR="00B92561" w:rsidRDefault="00B92561" w:rsidP="004D7EBB">
      <w:pPr>
        <w:pStyle w:val="CommentText"/>
      </w:pPr>
    </w:p>
    <w:p w14:paraId="239DB1CA" w14:textId="77777777" w:rsidR="00B92561" w:rsidRDefault="00B92561" w:rsidP="004D7EBB">
      <w:pPr>
        <w:pStyle w:val="CommentText"/>
      </w:pPr>
      <w:r w:rsidRPr="009D644F">
        <w:t>RStudio Team. RStudio: Integrated Development for R. (RStudio, Inc., 2015).</w:t>
      </w:r>
    </w:p>
  </w:comment>
  <w:comment w:id="18" w:author="Antonio Schettino" w:date="2018-07-16T11:22:00Z" w:initials="AS">
    <w:p w14:paraId="73BA46D4" w14:textId="77777777" w:rsidR="00B92561" w:rsidRDefault="00B92561" w:rsidP="004D7EBB">
      <w:pPr>
        <w:pStyle w:val="CommentText"/>
      </w:pPr>
      <w:r>
        <w:rPr>
          <w:rStyle w:val="CommentReference"/>
        </w:rPr>
        <w:annotationRef/>
      </w:r>
      <w:r>
        <w:t>REFERENCE:</w:t>
      </w:r>
    </w:p>
    <w:p w14:paraId="4C3C38E9" w14:textId="77777777" w:rsidR="00B92561" w:rsidRDefault="00B92561" w:rsidP="004D7EBB">
      <w:pPr>
        <w:pStyle w:val="CommentText"/>
      </w:pPr>
    </w:p>
    <w:p w14:paraId="3D603343" w14:textId="77777777" w:rsidR="00B92561" w:rsidRDefault="00B92561" w:rsidP="004D7EBB">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19" w:author="Antonio Schettino" w:date="2018-07-16T11:22:00Z" w:initials="AS">
    <w:p w14:paraId="2E9B6B68" w14:textId="77777777" w:rsidR="00B92561" w:rsidRDefault="00B92561" w:rsidP="004D7EBB">
      <w:pPr>
        <w:pStyle w:val="CommentText"/>
      </w:pPr>
      <w:r>
        <w:rPr>
          <w:rStyle w:val="CommentReference"/>
        </w:rPr>
        <w:annotationRef/>
      </w:r>
      <w:r>
        <w:t>REFERENCE:</w:t>
      </w:r>
    </w:p>
    <w:p w14:paraId="1B7434FF" w14:textId="77777777" w:rsidR="00B92561" w:rsidRDefault="00B92561" w:rsidP="004D7EBB">
      <w:pPr>
        <w:pStyle w:val="CommentText"/>
      </w:pPr>
    </w:p>
    <w:p w14:paraId="5421E7A9" w14:textId="77777777" w:rsidR="00B92561" w:rsidRDefault="00B92561" w:rsidP="004D7EBB">
      <w:pPr>
        <w:pStyle w:val="CommentText"/>
      </w:pPr>
      <w:r w:rsidRPr="009D644F">
        <w:t xml:space="preserve">Hope, R. M. </w:t>
      </w:r>
      <w:proofErr w:type="spellStart"/>
      <w:r w:rsidRPr="009D644F">
        <w:t>Rmisc</w:t>
      </w:r>
      <w:proofErr w:type="spellEnd"/>
      <w:r w:rsidRPr="009D644F">
        <w:t>: Ryan Miscellaneous. (2013).</w:t>
      </w:r>
    </w:p>
  </w:comment>
  <w:comment w:id="20" w:author="Antonio Schettino" w:date="2018-07-16T11:34:00Z" w:initials="AS">
    <w:p w14:paraId="33C1341C" w14:textId="77777777" w:rsidR="00B92561" w:rsidRDefault="00B92561" w:rsidP="004D7EBB">
      <w:pPr>
        <w:pStyle w:val="CommentText"/>
      </w:pPr>
      <w:r>
        <w:rPr>
          <w:rStyle w:val="CommentReference"/>
        </w:rPr>
        <w:annotationRef/>
      </w:r>
      <w:r>
        <w:t>REFERENCE:</w:t>
      </w:r>
    </w:p>
    <w:p w14:paraId="15F8D75D" w14:textId="77777777" w:rsidR="00B92561" w:rsidRDefault="00B92561" w:rsidP="004D7EBB">
      <w:pPr>
        <w:pStyle w:val="CommentText"/>
      </w:pPr>
    </w:p>
    <w:p w14:paraId="066ABF50" w14:textId="77777777" w:rsidR="00B92561" w:rsidRDefault="00B92561" w:rsidP="004D7EBB">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1" w:author="Antonio Schettino" w:date="2018-07-16T11:34:00Z" w:initials="AS">
    <w:p w14:paraId="483A2033" w14:textId="77777777" w:rsidR="00B92561" w:rsidRDefault="00B92561" w:rsidP="004D7EBB">
      <w:pPr>
        <w:pStyle w:val="CommentText"/>
      </w:pPr>
      <w:r>
        <w:rPr>
          <w:rStyle w:val="CommentReference"/>
        </w:rPr>
        <w:annotationRef/>
      </w:r>
      <w:r>
        <w:t xml:space="preserve">REFERENCE: </w:t>
      </w:r>
    </w:p>
    <w:p w14:paraId="78F230F2" w14:textId="77777777" w:rsidR="00B92561" w:rsidRDefault="00B92561" w:rsidP="004D7EBB">
      <w:pPr>
        <w:pStyle w:val="CommentText"/>
      </w:pPr>
    </w:p>
    <w:p w14:paraId="7E4CADBE" w14:textId="77777777" w:rsidR="00B92561" w:rsidRDefault="00B92561" w:rsidP="004D7EBB">
      <w:pPr>
        <w:pStyle w:val="CommentText"/>
      </w:pPr>
      <w:proofErr w:type="spellStart"/>
      <w:r w:rsidRPr="00345703">
        <w:t>Garnier</w:t>
      </w:r>
      <w:proofErr w:type="spellEnd"/>
      <w:r w:rsidRPr="00345703">
        <w:t xml:space="preserve">,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2" w:author="Antonio Schettino" w:date="2018-07-16T11:35:00Z" w:initials="AS">
    <w:p w14:paraId="5EB25FB6" w14:textId="77777777" w:rsidR="00B92561" w:rsidRDefault="00B92561" w:rsidP="004D7EBB">
      <w:pPr>
        <w:pStyle w:val="CommentText"/>
      </w:pPr>
      <w:r>
        <w:rPr>
          <w:rStyle w:val="CommentReference"/>
        </w:rPr>
        <w:annotationRef/>
      </w:r>
      <w:r>
        <w:t>REFERENCE:</w:t>
      </w:r>
    </w:p>
    <w:p w14:paraId="7C0EB589" w14:textId="77777777" w:rsidR="00B92561" w:rsidRDefault="00B92561" w:rsidP="004D7EBB">
      <w:pPr>
        <w:pStyle w:val="CommentText"/>
      </w:pPr>
    </w:p>
    <w:p w14:paraId="5B57429A" w14:textId="77777777" w:rsidR="00B92561" w:rsidRDefault="00B92561" w:rsidP="004D7EBB">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3" w:author="Antonio Schettino" w:date="2018-07-16T11:35:00Z" w:initials="AS">
    <w:p w14:paraId="3DA2F546" w14:textId="77777777" w:rsidR="00B92561" w:rsidRDefault="00B92561" w:rsidP="004D7EBB">
      <w:pPr>
        <w:pStyle w:val="CommentText"/>
      </w:pPr>
      <w:r>
        <w:rPr>
          <w:rStyle w:val="CommentReference"/>
        </w:rPr>
        <w:annotationRef/>
      </w:r>
      <w:r>
        <w:t xml:space="preserve">REFERENCE: </w:t>
      </w:r>
    </w:p>
    <w:p w14:paraId="2FA8446A" w14:textId="77777777" w:rsidR="00B92561" w:rsidRDefault="00B92561" w:rsidP="004D7EBB">
      <w:pPr>
        <w:pStyle w:val="CommentText"/>
      </w:pPr>
    </w:p>
    <w:p w14:paraId="65556302" w14:textId="77777777" w:rsidR="00B92561" w:rsidRDefault="00B92561" w:rsidP="004D7EBB">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4" w:author="Antonio Schettino" w:date="2018-07-16T11:35:00Z" w:initials="AS">
    <w:p w14:paraId="17C42F07" w14:textId="77777777" w:rsidR="00B92561" w:rsidRDefault="00B92561" w:rsidP="004D7EBB">
      <w:pPr>
        <w:pStyle w:val="CommentText"/>
      </w:pPr>
      <w:r>
        <w:rPr>
          <w:rStyle w:val="CommentReference"/>
        </w:rPr>
        <w:annotationRef/>
      </w:r>
      <w:r>
        <w:t>REFERENCE:</w:t>
      </w:r>
    </w:p>
    <w:p w14:paraId="5C4CD737" w14:textId="77777777" w:rsidR="00B92561" w:rsidRDefault="00B92561" w:rsidP="004D7EBB">
      <w:pPr>
        <w:pStyle w:val="CommentText"/>
      </w:pPr>
    </w:p>
    <w:p w14:paraId="0AE93140" w14:textId="77777777" w:rsidR="00B92561" w:rsidRDefault="00B92561" w:rsidP="004D7EBB">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5" w:author="Antonio Schettino" w:date="2018-07-16T10:06:00Z" w:initials="AS">
    <w:p w14:paraId="7E1EB229" w14:textId="678999DE" w:rsidR="00B92561" w:rsidRDefault="00B92561">
      <w:pPr>
        <w:pStyle w:val="CommentText"/>
      </w:pPr>
      <w:r>
        <w:rPr>
          <w:rStyle w:val="CommentReference"/>
        </w:rPr>
        <w:annotationRef/>
      </w:r>
      <w:r>
        <w:t>Anybody else we want to thank? Perhaps Ladislas and Paul for nice discussions related to the statistical analyses?</w:t>
      </w:r>
    </w:p>
  </w:comment>
  <w:comment w:id="26" w:author="Antonio Schettino" w:date="2018-07-16T10:12:00Z" w:initials="AS">
    <w:p w14:paraId="6F7A8B09" w14:textId="0005670B" w:rsidR="00B92561" w:rsidRDefault="00B92561">
      <w:pPr>
        <w:pStyle w:val="CommentText"/>
      </w:pPr>
      <w:r>
        <w:rPr>
          <w:rStyle w:val="CommentReference"/>
        </w:rPr>
        <w:annotationRef/>
      </w:r>
      <w:r>
        <w:t>We should as Soren if he agrees to posting his scripts online</w:t>
      </w:r>
    </w:p>
  </w:comment>
  <w:comment w:id="27" w:author="Antonio Schettino" w:date="2018-07-16T10:13:00Z" w:initials="AS">
    <w:p w14:paraId="6E733660" w14:textId="77777777" w:rsidR="00B92561" w:rsidRDefault="00B92561">
      <w:pPr>
        <w:pStyle w:val="CommentText"/>
      </w:pPr>
      <w:r>
        <w:rPr>
          <w:rStyle w:val="CommentReference"/>
        </w:rPr>
        <w:annotationRef/>
      </w:r>
      <w:r>
        <w:t>Update OSF project. We may use this as template:</w:t>
      </w:r>
    </w:p>
    <w:p w14:paraId="4F5DBB35" w14:textId="77777777" w:rsidR="00B92561" w:rsidRDefault="00B92561">
      <w:pPr>
        <w:pStyle w:val="CommentText"/>
      </w:pPr>
    </w:p>
    <w:p w14:paraId="6C68DD4B" w14:textId="01E91446" w:rsidR="00B92561" w:rsidRDefault="00B92561">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71E3DC0" w15:done="0"/>
  <w15:commentEx w15:paraId="180818F3" w15:done="0"/>
  <w15:commentEx w15:paraId="12338931" w15:done="0"/>
  <w15:commentEx w15:paraId="19DE6DA3" w15:done="0"/>
  <w15:commentEx w15:paraId="3B81D22F" w15:done="0"/>
  <w15:commentEx w15:paraId="3BD3C21A" w15:done="0"/>
  <w15:commentEx w15:paraId="63717165" w15:done="0"/>
  <w15:commentEx w15:paraId="239DB1CA" w15:done="0"/>
  <w15:commentEx w15:paraId="3D603343" w15:done="0"/>
  <w15:commentEx w15:paraId="5421E7A9" w15:done="0"/>
  <w15:commentEx w15:paraId="066ABF50" w15:done="0"/>
  <w15:commentEx w15:paraId="7E4CADBE" w15:done="0"/>
  <w15:commentEx w15:paraId="5B57429A" w15:done="0"/>
  <w15:commentEx w15:paraId="65556302" w15:done="0"/>
  <w15:commentEx w15:paraId="0AE93140"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03695F" w14:textId="77777777" w:rsidR="00530A38" w:rsidRDefault="00530A38" w:rsidP="00AD5698">
      <w:pPr>
        <w:spacing w:after="0" w:line="240" w:lineRule="auto"/>
      </w:pPr>
      <w:r>
        <w:separator/>
      </w:r>
    </w:p>
  </w:endnote>
  <w:endnote w:type="continuationSeparator" w:id="0">
    <w:p w14:paraId="51F7A269" w14:textId="77777777" w:rsidR="00530A38" w:rsidRDefault="00530A38"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B92561" w:rsidRDefault="00B92561"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B92561" w:rsidRDefault="00B92561"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427913" w14:textId="77777777" w:rsidR="00530A38" w:rsidRDefault="00530A38" w:rsidP="00AD5698">
      <w:pPr>
        <w:spacing w:after="0" w:line="240" w:lineRule="auto"/>
      </w:pPr>
      <w:r>
        <w:separator/>
      </w:r>
    </w:p>
  </w:footnote>
  <w:footnote w:type="continuationSeparator" w:id="0">
    <w:p w14:paraId="596D659A" w14:textId="77777777" w:rsidR="00530A38" w:rsidRDefault="00530A38"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2DFAAEB" w:rsidR="00B92561" w:rsidRDefault="00B92561">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FA4B7D">
          <w:rPr>
            <w:noProof/>
            <w:szCs w:val="24"/>
          </w:rPr>
          <w:t>28</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B92561" w:rsidRDefault="00B92561"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EB0"/>
    <w:rsid w:val="00054E3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97B"/>
    <w:rsid w:val="00524BF7"/>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4BF2"/>
    <w:rsid w:val="00545C94"/>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7B7"/>
    <w:rsid w:val="007428CB"/>
    <w:rsid w:val="00743237"/>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8E2"/>
    <w:rsid w:val="0082617B"/>
    <w:rsid w:val="00826D7A"/>
    <w:rsid w:val="00827815"/>
    <w:rsid w:val="008304F1"/>
    <w:rsid w:val="00830B50"/>
    <w:rsid w:val="00832287"/>
    <w:rsid w:val="0083578A"/>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5A25"/>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424D"/>
    <w:rsid w:val="00C1517F"/>
    <w:rsid w:val="00C15661"/>
    <w:rsid w:val="00C21D5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5D"/>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309"/>
    <w:rsid w:val="00F219CA"/>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D3953-2B9E-40E3-8235-B6493B978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6</TotalTime>
  <Pages>29</Pages>
  <Words>12680</Words>
  <Characters>72276</Characters>
  <Application>Microsoft Office Word</Application>
  <DocSecurity>0</DocSecurity>
  <Lines>602</Lines>
  <Paragraphs>1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37</cp:revision>
  <cp:lastPrinted>2017-06-14T15:36:00Z</cp:lastPrinted>
  <dcterms:created xsi:type="dcterms:W3CDTF">2018-03-19T10:13:00Z</dcterms:created>
  <dcterms:modified xsi:type="dcterms:W3CDTF">2018-08-1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